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89192" w14:textId="2E64841F" w:rsidR="0030497F" w:rsidRDefault="002A5B61" w:rsidP="002A5B61">
      <w:pPr>
        <w:jc w:val="both"/>
        <w:rPr>
          <w:rFonts w:ascii="Times New Roman" w:hAnsi="Times New Roman" w:cs="Times New Roman"/>
          <w:i/>
          <w:sz w:val="30"/>
          <w:szCs w:val="30"/>
        </w:rPr>
      </w:pPr>
      <w:r w:rsidRPr="002A5B61">
        <w:rPr>
          <w:rFonts w:ascii="Times New Roman" w:hAnsi="Times New Roman" w:cs="Times New Roman"/>
          <w:b/>
          <w:sz w:val="30"/>
          <w:szCs w:val="30"/>
        </w:rPr>
        <w:t xml:space="preserve">Computational analysis </w:t>
      </w:r>
      <w:r>
        <w:rPr>
          <w:rFonts w:ascii="Times New Roman" w:hAnsi="Times New Roman" w:cs="Times New Roman"/>
          <w:b/>
          <w:sz w:val="30"/>
          <w:szCs w:val="30"/>
        </w:rPr>
        <w:t xml:space="preserve">of gene expression signatures </w:t>
      </w:r>
      <w:r w:rsidR="00AF432A">
        <w:rPr>
          <w:rFonts w:ascii="Times New Roman" w:hAnsi="Times New Roman" w:cs="Times New Roman"/>
          <w:b/>
          <w:sz w:val="30"/>
          <w:szCs w:val="30"/>
        </w:rPr>
        <w:t>induced by HIV infection in patient-derived podocyte cells</w:t>
      </w:r>
    </w:p>
    <w:p w14:paraId="31E2C52A" w14:textId="77777777" w:rsidR="00262903" w:rsidRDefault="00262903" w:rsidP="002A5B61">
      <w:pPr>
        <w:jc w:val="both"/>
        <w:rPr>
          <w:rFonts w:ascii="Times New Roman" w:hAnsi="Times New Roman" w:cs="Times New Roman"/>
          <w:i/>
          <w:sz w:val="30"/>
          <w:szCs w:val="30"/>
        </w:rPr>
      </w:pPr>
    </w:p>
    <w:p w14:paraId="7D41753E" w14:textId="211939F0" w:rsidR="00BA3EF2" w:rsidRPr="00D72ADA" w:rsidRDefault="009415BE" w:rsidP="002A5B61">
      <w:pPr>
        <w:jc w:val="both"/>
        <w:rPr>
          <w:rFonts w:ascii="Times New Roman" w:hAnsi="Times New Roman" w:cs="Times New Roman"/>
          <w:b/>
          <w:sz w:val="28"/>
          <w:szCs w:val="28"/>
        </w:rPr>
      </w:pPr>
      <w:r>
        <w:rPr>
          <w:rFonts w:ascii="Times New Roman" w:hAnsi="Times New Roman" w:cs="Times New Roman"/>
          <w:b/>
          <w:sz w:val="28"/>
          <w:szCs w:val="28"/>
        </w:rPr>
        <w:t>Overview</w:t>
      </w:r>
    </w:p>
    <w:p w14:paraId="57FA90AA" w14:textId="62133186" w:rsidR="009415BE" w:rsidRDefault="009415BE" w:rsidP="002A5B61">
      <w:pPr>
        <w:jc w:val="both"/>
        <w:rPr>
          <w:rFonts w:ascii="Times New Roman" w:hAnsi="Times New Roman" w:cs="Times New Roman"/>
        </w:rPr>
      </w:pPr>
      <w:r>
        <w:rPr>
          <w:rFonts w:ascii="Times New Roman" w:hAnsi="Times New Roman" w:cs="Times New Roman"/>
          <w:i/>
        </w:rPr>
        <w:t>Data analyzed</w:t>
      </w:r>
    </w:p>
    <w:p w14:paraId="11DB5FED" w14:textId="55F2AF61" w:rsidR="000D7A46" w:rsidRDefault="00570E6A" w:rsidP="002A5B61">
      <w:pPr>
        <w:jc w:val="both"/>
        <w:rPr>
          <w:rFonts w:ascii="Times New Roman" w:hAnsi="Times New Roman" w:cs="Times New Roman"/>
        </w:rPr>
      </w:pPr>
      <w:r>
        <w:rPr>
          <w:rFonts w:ascii="Times New Roman" w:hAnsi="Times New Roman" w:cs="Times New Roman"/>
        </w:rPr>
        <w:t xml:space="preserve">The following report contains analyses of </w:t>
      </w:r>
      <w:r w:rsidR="00D72ADA">
        <w:rPr>
          <w:rFonts w:ascii="Times New Roman" w:hAnsi="Times New Roman" w:cs="Times New Roman"/>
        </w:rPr>
        <w:t>two</w:t>
      </w:r>
      <w:r>
        <w:rPr>
          <w:rFonts w:ascii="Times New Roman" w:hAnsi="Times New Roman" w:cs="Times New Roman"/>
        </w:rPr>
        <w:t xml:space="preserve"> </w:t>
      </w:r>
      <w:r w:rsidR="00D72ADA">
        <w:rPr>
          <w:rFonts w:ascii="Times New Roman" w:hAnsi="Times New Roman" w:cs="Times New Roman"/>
        </w:rPr>
        <w:t>datasets</w:t>
      </w:r>
      <w:r w:rsidR="008F318B">
        <w:rPr>
          <w:rFonts w:ascii="Times New Roman" w:hAnsi="Times New Roman" w:cs="Times New Roman"/>
        </w:rPr>
        <w:t xml:space="preserve"> </w:t>
      </w:r>
      <w:r w:rsidR="0068212F">
        <w:rPr>
          <w:rFonts w:ascii="Times New Roman" w:hAnsi="Times New Roman" w:cs="Times New Roman"/>
        </w:rPr>
        <w:t>generated by</w:t>
      </w:r>
      <w:r w:rsidR="00D72ADA">
        <w:rPr>
          <w:rFonts w:ascii="Times New Roman" w:hAnsi="Times New Roman" w:cs="Times New Roman"/>
        </w:rPr>
        <w:t xml:space="preserve"> </w:t>
      </w:r>
      <w:r w:rsidR="006A380A">
        <w:rPr>
          <w:rFonts w:ascii="Times New Roman" w:hAnsi="Times New Roman" w:cs="Times New Roman"/>
        </w:rPr>
        <w:t>gene expression profiling</w:t>
      </w:r>
      <w:r>
        <w:rPr>
          <w:rFonts w:ascii="Times New Roman" w:hAnsi="Times New Roman" w:cs="Times New Roman"/>
        </w:rPr>
        <w:t xml:space="preserve"> of </w:t>
      </w:r>
      <w:r w:rsidR="00BB76D0">
        <w:rPr>
          <w:rFonts w:ascii="Times New Roman" w:hAnsi="Times New Roman" w:cs="Times New Roman"/>
        </w:rPr>
        <w:t xml:space="preserve">human podocyte </w:t>
      </w:r>
      <w:r>
        <w:rPr>
          <w:rFonts w:ascii="Times New Roman" w:hAnsi="Times New Roman" w:cs="Times New Roman"/>
        </w:rPr>
        <w:t>cells</w:t>
      </w:r>
      <w:r w:rsidR="00BB76D0">
        <w:rPr>
          <w:rFonts w:ascii="Times New Roman" w:hAnsi="Times New Roman" w:cs="Times New Roman"/>
        </w:rPr>
        <w:t>, extracted from HIVAN patients (??),</w:t>
      </w:r>
      <w:r>
        <w:rPr>
          <w:rFonts w:ascii="Times New Roman" w:hAnsi="Times New Roman" w:cs="Times New Roman"/>
        </w:rPr>
        <w:t xml:space="preserve"> </w:t>
      </w:r>
      <w:r w:rsidR="00BB76D0">
        <w:rPr>
          <w:rFonts w:ascii="Times New Roman" w:hAnsi="Times New Roman" w:cs="Times New Roman"/>
        </w:rPr>
        <w:t>following infection by HIV.  Data was generated in Dr. Paul Klotman’s lab.</w:t>
      </w:r>
    </w:p>
    <w:p w14:paraId="0BA92EFB" w14:textId="77777777" w:rsidR="00616A92" w:rsidRDefault="00616A92" w:rsidP="002A5B61">
      <w:pPr>
        <w:jc w:val="both"/>
        <w:rPr>
          <w:rFonts w:ascii="Times New Roman" w:hAnsi="Times New Roman" w:cs="Times New Roman"/>
        </w:rPr>
      </w:pPr>
    </w:p>
    <w:p w14:paraId="54F8B47D" w14:textId="6311A38F" w:rsidR="00616A92" w:rsidRDefault="008F318B" w:rsidP="002A5B61">
      <w:pPr>
        <w:jc w:val="both"/>
        <w:rPr>
          <w:rFonts w:ascii="Times New Roman" w:hAnsi="Times New Roman" w:cs="Times New Roman"/>
        </w:rPr>
      </w:pPr>
      <w:r>
        <w:rPr>
          <w:rFonts w:ascii="Times New Roman" w:hAnsi="Times New Roman" w:cs="Times New Roman"/>
        </w:rPr>
        <w:t>D</w:t>
      </w:r>
      <w:r w:rsidR="00FF71A6">
        <w:rPr>
          <w:rFonts w:ascii="Times New Roman" w:hAnsi="Times New Roman" w:cs="Times New Roman"/>
        </w:rPr>
        <w:t xml:space="preserve">atasets were generated by </w:t>
      </w:r>
      <w:r w:rsidR="002D470D">
        <w:rPr>
          <w:rFonts w:ascii="Times New Roman" w:hAnsi="Times New Roman" w:cs="Times New Roman"/>
        </w:rPr>
        <w:t>infection of two different cell types</w:t>
      </w:r>
      <w:r w:rsidR="00616A92">
        <w:rPr>
          <w:rFonts w:ascii="Times New Roman" w:hAnsi="Times New Roman" w:cs="Times New Roman"/>
        </w:rPr>
        <w:t>:</w:t>
      </w:r>
    </w:p>
    <w:p w14:paraId="774FEAF1" w14:textId="6A50AF2C" w:rsidR="00CE091B" w:rsidRPr="00CE091B" w:rsidRDefault="002D470D" w:rsidP="00CE091B">
      <w:pPr>
        <w:pStyle w:val="ListParagraph"/>
        <w:numPr>
          <w:ilvl w:val="0"/>
          <w:numId w:val="1"/>
        </w:numPr>
        <w:jc w:val="both"/>
        <w:rPr>
          <w:rFonts w:ascii="Times New Roman" w:hAnsi="Times New Roman" w:cs="Times New Roman"/>
        </w:rPr>
      </w:pPr>
      <w:r>
        <w:rPr>
          <w:rFonts w:ascii="Times New Roman" w:hAnsi="Times New Roman" w:cs="Times New Roman"/>
        </w:rPr>
        <w:t>Cell lines derived from podocytes.</w:t>
      </w:r>
      <w:r w:rsidR="006A380A">
        <w:rPr>
          <w:rFonts w:ascii="Times New Roman" w:hAnsi="Times New Roman" w:cs="Times New Roman"/>
        </w:rPr>
        <w:t xml:space="preserve">  The data was generated by RNA-seq</w:t>
      </w:r>
      <w:r w:rsidR="00EC7029">
        <w:rPr>
          <w:rFonts w:ascii="Times New Roman" w:hAnsi="Times New Roman" w:cs="Times New Roman"/>
        </w:rPr>
        <w:t xml:space="preserve"> </w:t>
      </w:r>
      <w:r w:rsidR="00B8366E">
        <w:rPr>
          <w:rFonts w:ascii="Times New Roman" w:hAnsi="Times New Roman" w:cs="Times New Roman"/>
        </w:rPr>
        <w:t>and consists of 13 samples</w:t>
      </w:r>
      <w:r w:rsidR="00CE091B">
        <w:rPr>
          <w:rFonts w:ascii="Times New Roman" w:hAnsi="Times New Roman" w:cs="Times New Roman"/>
        </w:rPr>
        <w:t xml:space="preserve">, </w:t>
      </w:r>
      <w:r w:rsidR="00B8366E">
        <w:rPr>
          <w:rFonts w:ascii="Times New Roman" w:hAnsi="Times New Roman" w:cs="Times New Roman"/>
        </w:rPr>
        <w:t xml:space="preserve">analyzed </w:t>
      </w:r>
      <w:r w:rsidR="00CE091B">
        <w:rPr>
          <w:rFonts w:ascii="Times New Roman" w:hAnsi="Times New Roman" w:cs="Times New Roman"/>
        </w:rPr>
        <w:t xml:space="preserve">before infection and at multiple timepoints after </w:t>
      </w:r>
      <w:r w:rsidR="00DF1E02">
        <w:rPr>
          <w:rFonts w:ascii="Times New Roman" w:hAnsi="Times New Roman" w:cs="Times New Roman"/>
        </w:rPr>
        <w:t xml:space="preserve">HIV </w:t>
      </w:r>
      <w:r w:rsidR="00CE091B">
        <w:rPr>
          <w:rFonts w:ascii="Times New Roman" w:hAnsi="Times New Roman" w:cs="Times New Roman"/>
        </w:rPr>
        <w:t>infection (6h, 12h, 24h, 48h).  Samples were processed in three separate batches.</w:t>
      </w:r>
    </w:p>
    <w:p w14:paraId="7BFAC53B" w14:textId="2B74A201" w:rsidR="002D470D" w:rsidRPr="002D470D" w:rsidRDefault="002D470D" w:rsidP="002D470D">
      <w:pPr>
        <w:pStyle w:val="ListParagraph"/>
        <w:numPr>
          <w:ilvl w:val="0"/>
          <w:numId w:val="1"/>
        </w:numPr>
        <w:jc w:val="both"/>
        <w:rPr>
          <w:rFonts w:ascii="Times New Roman" w:hAnsi="Times New Roman" w:cs="Times New Roman"/>
        </w:rPr>
      </w:pPr>
      <w:r>
        <w:rPr>
          <w:rFonts w:ascii="Times New Roman" w:hAnsi="Times New Roman" w:cs="Times New Roman"/>
        </w:rPr>
        <w:t>Primary podocytes extracted from HIVAN patients (???).</w:t>
      </w:r>
      <w:r w:rsidR="00CE091B">
        <w:rPr>
          <w:rFonts w:ascii="Times New Roman" w:hAnsi="Times New Roman" w:cs="Times New Roman"/>
        </w:rPr>
        <w:t xml:space="preserve">  The data was generated by RNA-seq and consists of </w:t>
      </w:r>
      <w:r w:rsidR="00A35A19">
        <w:rPr>
          <w:rFonts w:ascii="Times New Roman" w:hAnsi="Times New Roman" w:cs="Times New Roman"/>
        </w:rPr>
        <w:t>19</w:t>
      </w:r>
      <w:r w:rsidR="00133311">
        <w:rPr>
          <w:rFonts w:ascii="Times New Roman" w:hAnsi="Times New Roman" w:cs="Times New Roman"/>
        </w:rPr>
        <w:t xml:space="preserve"> samples from 10 different patients, analyzed before infection and at (timepoint???) after infection by HIV, or by a control GFP virus.</w:t>
      </w:r>
    </w:p>
    <w:p w14:paraId="43904157" w14:textId="60CE4299" w:rsidR="00513C05" w:rsidRDefault="00513C05" w:rsidP="002A5B61">
      <w:pPr>
        <w:jc w:val="both"/>
        <w:rPr>
          <w:rFonts w:ascii="Times New Roman" w:hAnsi="Times New Roman" w:cs="Times New Roman"/>
        </w:rPr>
      </w:pPr>
    </w:p>
    <w:p w14:paraId="63DDC684" w14:textId="3078BF89" w:rsidR="001224B6" w:rsidRDefault="001224B6" w:rsidP="002A5B61">
      <w:pPr>
        <w:jc w:val="both"/>
        <w:rPr>
          <w:rFonts w:ascii="Times New Roman" w:hAnsi="Times New Roman" w:cs="Times New Roman"/>
          <w:i/>
        </w:rPr>
      </w:pPr>
      <w:r>
        <w:rPr>
          <w:rFonts w:ascii="Times New Roman" w:hAnsi="Times New Roman" w:cs="Times New Roman"/>
          <w:i/>
        </w:rPr>
        <w:t>Report aims</w:t>
      </w:r>
    </w:p>
    <w:p w14:paraId="4E15AC1D" w14:textId="36099C2A" w:rsidR="001224B6" w:rsidRPr="001224B6" w:rsidRDefault="001224B6" w:rsidP="002A5B61">
      <w:pPr>
        <w:jc w:val="both"/>
        <w:rPr>
          <w:rFonts w:ascii="Times New Roman" w:hAnsi="Times New Roman" w:cs="Times New Roman"/>
        </w:rPr>
      </w:pPr>
      <w:r>
        <w:rPr>
          <w:rFonts w:ascii="Times New Roman" w:hAnsi="Times New Roman" w:cs="Times New Roman"/>
        </w:rPr>
        <w:t>The overarching goal of the report is to analyze</w:t>
      </w:r>
      <w:r w:rsidR="00133311">
        <w:rPr>
          <w:rFonts w:ascii="Times New Roman" w:hAnsi="Times New Roman" w:cs="Times New Roman"/>
        </w:rPr>
        <w:t xml:space="preserve"> and compare</w:t>
      </w:r>
      <w:r>
        <w:rPr>
          <w:rFonts w:ascii="Times New Roman" w:hAnsi="Times New Roman" w:cs="Times New Roman"/>
        </w:rPr>
        <w:t xml:space="preserve"> the differential gene expression signatures induced by infection of </w:t>
      </w:r>
      <w:r w:rsidR="00133311">
        <w:rPr>
          <w:rFonts w:ascii="Times New Roman" w:hAnsi="Times New Roman" w:cs="Times New Roman"/>
        </w:rPr>
        <w:t>HIV in podocytes.</w:t>
      </w:r>
    </w:p>
    <w:p w14:paraId="2358ACEF" w14:textId="77777777" w:rsidR="001224B6" w:rsidRPr="001224B6" w:rsidRDefault="001224B6" w:rsidP="002A5B61">
      <w:pPr>
        <w:jc w:val="both"/>
        <w:rPr>
          <w:rFonts w:ascii="Times New Roman" w:hAnsi="Times New Roman" w:cs="Times New Roman"/>
          <w:i/>
        </w:rPr>
      </w:pPr>
    </w:p>
    <w:p w14:paraId="4A8DEDA9" w14:textId="6152D241" w:rsidR="007904F3" w:rsidRDefault="007904F3" w:rsidP="002A5B61">
      <w:pPr>
        <w:jc w:val="both"/>
        <w:rPr>
          <w:rFonts w:ascii="Times New Roman" w:hAnsi="Times New Roman" w:cs="Times New Roman"/>
        </w:rPr>
      </w:pPr>
      <w:r>
        <w:rPr>
          <w:rFonts w:ascii="Times New Roman" w:hAnsi="Times New Roman" w:cs="Times New Roman"/>
        </w:rPr>
        <w:t xml:space="preserve">The </w:t>
      </w:r>
      <w:r w:rsidR="00513C05">
        <w:rPr>
          <w:rFonts w:ascii="Times New Roman" w:hAnsi="Times New Roman" w:cs="Times New Roman"/>
        </w:rPr>
        <w:t xml:space="preserve">report is divided in </w:t>
      </w:r>
      <w:r w:rsidR="00B3172F">
        <w:rPr>
          <w:rFonts w:ascii="Times New Roman" w:hAnsi="Times New Roman" w:cs="Times New Roman"/>
        </w:rPr>
        <w:t xml:space="preserve">three sections: sections 1 and 2 concern individual analyses of each dataset, section 3 compares the results across datasets </w:t>
      </w:r>
      <w:r w:rsidR="005F017E">
        <w:rPr>
          <w:rFonts w:ascii="Times New Roman" w:hAnsi="Times New Roman" w:cs="Times New Roman"/>
        </w:rPr>
        <w:t>.  Each section addresses the following specific aims:</w:t>
      </w:r>
    </w:p>
    <w:p w14:paraId="78572226" w14:textId="62077DE9"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Investigate sample separation in an unbiased manner by visualizing the datase</w:t>
      </w:r>
      <w:r w:rsidR="00697D2E">
        <w:rPr>
          <w:rFonts w:ascii="Times New Roman" w:hAnsi="Times New Roman" w:cs="Times New Roman"/>
        </w:rPr>
        <w:t>t using Principal Components Analysis (PCA) and interactive heatmaps</w:t>
      </w:r>
      <w:r>
        <w:rPr>
          <w:rFonts w:ascii="Times New Roman" w:hAnsi="Times New Roman" w:cs="Times New Roman"/>
        </w:rPr>
        <w:t>.</w:t>
      </w:r>
    </w:p>
    <w:p w14:paraId="41C60FC1" w14:textId="43BD3306"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alculate differential gene expression signatures generated by </w:t>
      </w:r>
      <w:r w:rsidR="002178FE">
        <w:rPr>
          <w:rFonts w:ascii="Times New Roman" w:hAnsi="Times New Roman" w:cs="Times New Roman"/>
        </w:rPr>
        <w:t>virus</w:t>
      </w:r>
      <w:r>
        <w:rPr>
          <w:rFonts w:ascii="Times New Roman" w:hAnsi="Times New Roman" w:cs="Times New Roman"/>
        </w:rPr>
        <w:t xml:space="preserve"> infection</w:t>
      </w:r>
      <w:r w:rsidR="004C5FA3">
        <w:rPr>
          <w:rFonts w:ascii="Times New Roman" w:hAnsi="Times New Roman" w:cs="Times New Roman"/>
        </w:rPr>
        <w:t>,</w:t>
      </w:r>
      <w:r>
        <w:rPr>
          <w:rFonts w:ascii="Times New Roman" w:hAnsi="Times New Roman" w:cs="Times New Roman"/>
        </w:rPr>
        <w:t xml:space="preserve"> comparing gene expression levels at different timepoints to the </w:t>
      </w:r>
      <w:r w:rsidR="009B46C2">
        <w:rPr>
          <w:rFonts w:ascii="Times New Roman" w:hAnsi="Times New Roman" w:cs="Times New Roman"/>
        </w:rPr>
        <w:t>pre-infection levels</w:t>
      </w:r>
      <w:r>
        <w:rPr>
          <w:rFonts w:ascii="Times New Roman" w:hAnsi="Times New Roman" w:cs="Times New Roman"/>
        </w:rPr>
        <w:t>.</w:t>
      </w:r>
    </w:p>
    <w:p w14:paraId="66573401" w14:textId="4254BB81"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haracterize the gene expression signatures by </w:t>
      </w:r>
      <w:r w:rsidR="004A5DF9">
        <w:rPr>
          <w:rFonts w:ascii="Times New Roman" w:hAnsi="Times New Roman" w:cs="Times New Roman"/>
        </w:rPr>
        <w:t>calculating</w:t>
      </w:r>
      <w:r>
        <w:rPr>
          <w:rFonts w:ascii="Times New Roman" w:hAnsi="Times New Roman" w:cs="Times New Roman"/>
        </w:rPr>
        <w:t xml:space="preserve"> the enrichment of relevant biological pathways and terms.</w:t>
      </w:r>
    </w:p>
    <w:p w14:paraId="3A7302D9" w14:textId="0E70B7D9" w:rsidR="005F017E" w:rsidRDefault="00451EED"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dentify small </w:t>
      </w:r>
      <w:r w:rsidR="005F017E">
        <w:rPr>
          <w:rFonts w:ascii="Times New Roman" w:hAnsi="Times New Roman" w:cs="Times New Roman"/>
        </w:rPr>
        <w:t xml:space="preserve">molecules </w:t>
      </w:r>
      <w:r>
        <w:rPr>
          <w:rFonts w:ascii="Times New Roman" w:hAnsi="Times New Roman" w:cs="Times New Roman"/>
        </w:rPr>
        <w:t xml:space="preserve">which </w:t>
      </w:r>
      <w:r w:rsidR="005F017E">
        <w:rPr>
          <w:rFonts w:ascii="Times New Roman" w:hAnsi="Times New Roman" w:cs="Times New Roman"/>
        </w:rPr>
        <w:t xml:space="preserve">reproducibly mimic or reverse the observed </w:t>
      </w:r>
      <w:r w:rsidR="00C7161C">
        <w:rPr>
          <w:rFonts w:ascii="Times New Roman" w:hAnsi="Times New Roman" w:cs="Times New Roman"/>
        </w:rPr>
        <w:t xml:space="preserve">gene </w:t>
      </w:r>
      <w:r w:rsidR="005F017E">
        <w:rPr>
          <w:rFonts w:ascii="Times New Roman" w:hAnsi="Times New Roman" w:cs="Times New Roman"/>
        </w:rPr>
        <w:t>expression signatures</w:t>
      </w:r>
      <w:r>
        <w:rPr>
          <w:rFonts w:ascii="Times New Roman" w:hAnsi="Times New Roman" w:cs="Times New Roman"/>
        </w:rPr>
        <w:t>, by querying a small molecule perturbation database</w:t>
      </w:r>
      <w:r w:rsidR="005F017E">
        <w:rPr>
          <w:rFonts w:ascii="Times New Roman" w:hAnsi="Times New Roman" w:cs="Times New Roman"/>
        </w:rPr>
        <w:t>.</w:t>
      </w:r>
    </w:p>
    <w:p w14:paraId="6451B955" w14:textId="5321CB95" w:rsidR="00D16C71" w:rsidRDefault="00D16C71" w:rsidP="002A5B61">
      <w:pPr>
        <w:jc w:val="both"/>
        <w:rPr>
          <w:rFonts w:ascii="Times New Roman" w:hAnsi="Times New Roman" w:cs="Times New Roman"/>
        </w:rPr>
      </w:pPr>
    </w:p>
    <w:p w14:paraId="036F4B23" w14:textId="77777777" w:rsidR="00911F68" w:rsidRDefault="00911F68" w:rsidP="002A5B61">
      <w:pPr>
        <w:jc w:val="both"/>
        <w:rPr>
          <w:rFonts w:ascii="Times New Roman" w:hAnsi="Times New Roman" w:cs="Times New Roman"/>
        </w:rPr>
      </w:pPr>
    </w:p>
    <w:p w14:paraId="0C5C8D7B" w14:textId="77777777" w:rsidR="00451EED" w:rsidRDefault="00451EED" w:rsidP="002A5B61">
      <w:pPr>
        <w:jc w:val="both"/>
        <w:rPr>
          <w:rFonts w:ascii="Times New Roman" w:hAnsi="Times New Roman" w:cs="Times New Roman"/>
        </w:rPr>
      </w:pPr>
    </w:p>
    <w:p w14:paraId="55AC6367" w14:textId="77777777" w:rsidR="00451EED" w:rsidRDefault="00451EED" w:rsidP="002A5B61">
      <w:pPr>
        <w:jc w:val="both"/>
        <w:rPr>
          <w:rFonts w:ascii="Times New Roman" w:hAnsi="Times New Roman" w:cs="Times New Roman"/>
        </w:rPr>
      </w:pPr>
    </w:p>
    <w:p w14:paraId="516E3757" w14:textId="77777777" w:rsidR="00451EED" w:rsidRDefault="00451EED" w:rsidP="002A5B61">
      <w:pPr>
        <w:jc w:val="both"/>
        <w:rPr>
          <w:rFonts w:ascii="Times New Roman" w:hAnsi="Times New Roman" w:cs="Times New Roman"/>
        </w:rPr>
      </w:pPr>
    </w:p>
    <w:p w14:paraId="0C4DE50B" w14:textId="77777777" w:rsidR="00451EED" w:rsidRDefault="00451EED" w:rsidP="002A5B61">
      <w:pPr>
        <w:jc w:val="both"/>
        <w:rPr>
          <w:rFonts w:ascii="Times New Roman" w:hAnsi="Times New Roman" w:cs="Times New Roman"/>
        </w:rPr>
      </w:pPr>
    </w:p>
    <w:p w14:paraId="235881B5" w14:textId="77777777" w:rsidR="00451EED" w:rsidRDefault="00451EED" w:rsidP="002A5B61">
      <w:pPr>
        <w:jc w:val="both"/>
        <w:rPr>
          <w:rFonts w:ascii="Times New Roman" w:hAnsi="Times New Roman" w:cs="Times New Roman"/>
        </w:rPr>
      </w:pPr>
    </w:p>
    <w:p w14:paraId="1574C4C3" w14:textId="77777777" w:rsidR="00451EED" w:rsidRDefault="00451EED" w:rsidP="002A5B61">
      <w:pPr>
        <w:jc w:val="both"/>
        <w:rPr>
          <w:rFonts w:ascii="Times New Roman" w:hAnsi="Times New Roman" w:cs="Times New Roman"/>
        </w:rPr>
      </w:pPr>
    </w:p>
    <w:p w14:paraId="3BAD35AC" w14:textId="77777777" w:rsidR="00451EED" w:rsidRDefault="00451EED" w:rsidP="002A5B61">
      <w:pPr>
        <w:jc w:val="both"/>
        <w:rPr>
          <w:rFonts w:ascii="Times New Roman" w:hAnsi="Times New Roman" w:cs="Times New Roman"/>
        </w:rPr>
      </w:pPr>
    </w:p>
    <w:p w14:paraId="5C866F1E" w14:textId="77777777" w:rsidR="00451EED" w:rsidRDefault="00451EED" w:rsidP="002A5B61">
      <w:pPr>
        <w:jc w:val="both"/>
        <w:rPr>
          <w:rFonts w:ascii="Times New Roman" w:hAnsi="Times New Roman" w:cs="Times New Roman"/>
        </w:rPr>
      </w:pPr>
    </w:p>
    <w:p w14:paraId="4158E340" w14:textId="77777777" w:rsidR="00B3172F" w:rsidRDefault="00B3172F" w:rsidP="002A5B61">
      <w:pPr>
        <w:jc w:val="both"/>
        <w:rPr>
          <w:rFonts w:ascii="Times New Roman" w:hAnsi="Times New Roman" w:cs="Times New Roman"/>
        </w:rPr>
      </w:pPr>
    </w:p>
    <w:p w14:paraId="0A12EDB6" w14:textId="77777777" w:rsidR="00B3172F" w:rsidRDefault="00B3172F" w:rsidP="002A5B61">
      <w:pPr>
        <w:jc w:val="both"/>
        <w:rPr>
          <w:rFonts w:ascii="Times New Roman" w:hAnsi="Times New Roman" w:cs="Times New Roman"/>
        </w:rPr>
      </w:pPr>
    </w:p>
    <w:p w14:paraId="13362255" w14:textId="77777777" w:rsidR="00B3172F" w:rsidRDefault="00B3172F" w:rsidP="002A5B61">
      <w:pPr>
        <w:jc w:val="both"/>
        <w:rPr>
          <w:rFonts w:ascii="Times New Roman" w:hAnsi="Times New Roman" w:cs="Times New Roman"/>
        </w:rPr>
      </w:pPr>
    </w:p>
    <w:p w14:paraId="1ECFC7BC" w14:textId="77777777" w:rsidR="00B3172F" w:rsidRDefault="00B3172F" w:rsidP="002A5B61">
      <w:pPr>
        <w:jc w:val="both"/>
        <w:rPr>
          <w:rFonts w:ascii="Times New Roman" w:hAnsi="Times New Roman" w:cs="Times New Roman"/>
        </w:rPr>
      </w:pPr>
    </w:p>
    <w:p w14:paraId="7F21E22B" w14:textId="51EE8275" w:rsidR="00911F68" w:rsidRDefault="00911F68" w:rsidP="002A5B61">
      <w:pPr>
        <w:jc w:val="both"/>
        <w:rPr>
          <w:rFonts w:ascii="Times New Roman" w:hAnsi="Times New Roman" w:cs="Times New Roman"/>
          <w:b/>
          <w:sz w:val="28"/>
          <w:szCs w:val="28"/>
        </w:rPr>
      </w:pPr>
      <w:r>
        <w:rPr>
          <w:rFonts w:ascii="Times New Roman" w:hAnsi="Times New Roman" w:cs="Times New Roman"/>
          <w:b/>
          <w:sz w:val="30"/>
          <w:szCs w:val="30"/>
        </w:rPr>
        <w:lastRenderedPageBreak/>
        <w:t>Results</w:t>
      </w:r>
    </w:p>
    <w:p w14:paraId="460F9FA4" w14:textId="4D839737" w:rsidR="00911F68" w:rsidRPr="003B7062" w:rsidRDefault="000A6E9D" w:rsidP="002A5B61">
      <w:pPr>
        <w:jc w:val="both"/>
        <w:rPr>
          <w:rFonts w:ascii="Times New Roman" w:hAnsi="Times New Roman" w:cs="Times New Roman"/>
          <w:b/>
          <w:sz w:val="28"/>
          <w:szCs w:val="28"/>
        </w:rPr>
      </w:pPr>
      <w:r w:rsidRPr="003B7062">
        <w:rPr>
          <w:rFonts w:ascii="Times New Roman" w:hAnsi="Times New Roman" w:cs="Times New Roman"/>
          <w:b/>
          <w:sz w:val="28"/>
          <w:szCs w:val="28"/>
        </w:rPr>
        <w:t xml:space="preserve">1. </w:t>
      </w:r>
      <w:r w:rsidR="00B3172F">
        <w:rPr>
          <w:rFonts w:ascii="Times New Roman" w:hAnsi="Times New Roman" w:cs="Times New Roman"/>
          <w:b/>
          <w:sz w:val="28"/>
          <w:szCs w:val="28"/>
        </w:rPr>
        <w:t>Cell Line</w:t>
      </w:r>
      <w:r w:rsidR="00115825">
        <w:rPr>
          <w:rFonts w:ascii="Times New Roman" w:hAnsi="Times New Roman" w:cs="Times New Roman"/>
          <w:b/>
          <w:sz w:val="28"/>
          <w:szCs w:val="28"/>
        </w:rPr>
        <w:t>s</w:t>
      </w:r>
    </w:p>
    <w:p w14:paraId="5FA22713" w14:textId="7D25512D" w:rsidR="00911F68" w:rsidRPr="003B7062" w:rsidRDefault="00EB4D57" w:rsidP="002A5B61">
      <w:pPr>
        <w:jc w:val="both"/>
        <w:rPr>
          <w:rFonts w:ascii="Times New Roman" w:hAnsi="Times New Roman" w:cs="Times New Roman"/>
          <w:b/>
        </w:rPr>
      </w:pPr>
      <w:r w:rsidRPr="003B7062">
        <w:rPr>
          <w:rFonts w:ascii="Times New Roman" w:hAnsi="Times New Roman" w:cs="Times New Roman"/>
          <w:b/>
        </w:rPr>
        <w:t>Overview of the dataset</w:t>
      </w:r>
    </w:p>
    <w:p w14:paraId="7DCC176E" w14:textId="5B30D979" w:rsidR="003353F7" w:rsidRDefault="003353F7" w:rsidP="002A5B61">
      <w:pPr>
        <w:jc w:val="both"/>
        <w:rPr>
          <w:rFonts w:ascii="Times New Roman" w:hAnsi="Times New Roman" w:cs="Times New Roman"/>
        </w:rPr>
      </w:pPr>
      <w:r>
        <w:rPr>
          <w:rFonts w:ascii="Times New Roman" w:hAnsi="Times New Roman" w:cs="Times New Roman"/>
        </w:rPr>
        <w:t>The cell line dataset consists of 13 RNA-seq samples generated by infection of podocyte-derived cell lines in three batches.  Samples were analyzed before infection and at multiple timepoints (6h, 12h, 24h, 48h).  Each group has the following number of samples: 3 for pre-infection controls, 3 for 6h timepoint, 2 for 12h timepoint, 2 for 24h timepoint, 3 for 48h timepoint.</w:t>
      </w:r>
    </w:p>
    <w:p w14:paraId="23514475" w14:textId="77777777" w:rsidR="006050CA" w:rsidRDefault="006050CA" w:rsidP="002A5B61">
      <w:pPr>
        <w:jc w:val="both"/>
        <w:rPr>
          <w:rFonts w:ascii="Times New Roman" w:hAnsi="Times New Roman" w:cs="Times New Roman"/>
        </w:rPr>
      </w:pPr>
    </w:p>
    <w:p w14:paraId="1604FEE0" w14:textId="71A36C0D" w:rsidR="00B72D32" w:rsidRPr="0068770D" w:rsidRDefault="003B7062" w:rsidP="002A5B61">
      <w:pPr>
        <w:jc w:val="both"/>
        <w:rPr>
          <w:rFonts w:ascii="Times New Roman" w:hAnsi="Times New Roman" w:cs="Times New Roman"/>
          <w:b/>
        </w:rPr>
      </w:pPr>
      <w:r>
        <w:rPr>
          <w:rFonts w:ascii="Times New Roman" w:hAnsi="Times New Roman" w:cs="Times New Roman"/>
          <w:b/>
        </w:rPr>
        <w:t>1.</w:t>
      </w:r>
      <w:r w:rsidR="000A6E9D" w:rsidRPr="003B7062">
        <w:rPr>
          <w:rFonts w:ascii="Times New Roman" w:hAnsi="Times New Roman" w:cs="Times New Roman"/>
          <w:b/>
        </w:rPr>
        <w:t xml:space="preserve">1 </w:t>
      </w:r>
      <w:r w:rsidR="006050CA" w:rsidRPr="003B7062">
        <w:rPr>
          <w:rFonts w:ascii="Times New Roman" w:hAnsi="Times New Roman" w:cs="Times New Roman"/>
          <w:b/>
        </w:rPr>
        <w:t>PCA Analysis</w:t>
      </w:r>
    </w:p>
    <w:p w14:paraId="58B285C1" w14:textId="557C2B95" w:rsidR="00B72D32" w:rsidRPr="00B72D32" w:rsidRDefault="00B72D32" w:rsidP="002A5B61">
      <w:pPr>
        <w:jc w:val="both"/>
        <w:rPr>
          <w:rFonts w:ascii="Times New Roman" w:hAnsi="Times New Roman" w:cs="Times New Roman"/>
          <w:i/>
        </w:rPr>
      </w:pPr>
      <w:r>
        <w:rPr>
          <w:rFonts w:ascii="Times New Roman" w:hAnsi="Times New Roman" w:cs="Times New Roman"/>
          <w:i/>
        </w:rPr>
        <w:t>Original Data</w:t>
      </w:r>
    </w:p>
    <w:p w14:paraId="68DDF740" w14:textId="0549395B" w:rsidR="006050CA" w:rsidRDefault="006050CA" w:rsidP="002A5B61">
      <w:pPr>
        <w:jc w:val="both"/>
        <w:rPr>
          <w:rFonts w:ascii="Times New Roman" w:hAnsi="Times New Roman" w:cs="Times New Roman"/>
        </w:rPr>
      </w:pPr>
      <w:r>
        <w:rPr>
          <w:rFonts w:ascii="Times New Roman" w:hAnsi="Times New Roman" w:cs="Times New Roman"/>
        </w:rPr>
        <w:t>To visualize the dataset</w:t>
      </w:r>
      <w:r w:rsidR="00491089">
        <w:rPr>
          <w:rFonts w:ascii="Times New Roman" w:hAnsi="Times New Roman" w:cs="Times New Roman"/>
        </w:rPr>
        <w:t xml:space="preserve"> and assess separation of samples</w:t>
      </w:r>
      <w:r>
        <w:rPr>
          <w:rFonts w:ascii="Times New Roman" w:hAnsi="Times New Roman" w:cs="Times New Roman"/>
        </w:rPr>
        <w:t>, a PCA analysis was performed on the dataset</w:t>
      </w:r>
      <w:r w:rsidR="00446905">
        <w:rPr>
          <w:rFonts w:ascii="Times New Roman" w:hAnsi="Times New Roman" w:cs="Times New Roman"/>
        </w:rPr>
        <w:t>.</w:t>
      </w:r>
    </w:p>
    <w:p w14:paraId="379CA2D2" w14:textId="77777777" w:rsidR="003B7062" w:rsidRDefault="003B7062" w:rsidP="002A5B61">
      <w:pPr>
        <w:jc w:val="both"/>
        <w:rPr>
          <w:rFonts w:ascii="Times New Roman" w:hAnsi="Times New Roman" w:cs="Times New Roman"/>
        </w:rPr>
      </w:pPr>
    </w:p>
    <w:p w14:paraId="0119A878" w14:textId="41EB7ECC" w:rsidR="000A6E9D" w:rsidRDefault="000A6E9D" w:rsidP="000A6E9D">
      <w:pPr>
        <w:jc w:val="both"/>
        <w:rPr>
          <w:rFonts w:ascii="Times New Roman" w:hAnsi="Times New Roman" w:cs="Times New Roman"/>
        </w:rPr>
      </w:pPr>
      <w:r w:rsidRPr="00646AE4">
        <w:rPr>
          <w:rFonts w:ascii="Times New Roman" w:hAnsi="Times New Roman" w:cs="Times New Roman"/>
          <w:bCs/>
          <w:i/>
        </w:rPr>
        <w:t>Figure 1</w:t>
      </w:r>
      <w:r w:rsidRPr="000A6E9D">
        <w:rPr>
          <w:rFonts w:ascii="Times New Roman" w:hAnsi="Times New Roman" w:cs="Times New Roman"/>
          <w:bCs/>
        </w:rPr>
        <w:t xml:space="preserve"> | PCA analys</w:t>
      </w:r>
      <w:r w:rsidR="007A1581">
        <w:rPr>
          <w:rFonts w:ascii="Times New Roman" w:hAnsi="Times New Roman" w:cs="Times New Roman"/>
          <w:bCs/>
        </w:rPr>
        <w:t xml:space="preserve">is of the </w:t>
      </w:r>
      <w:r w:rsidR="002215B8">
        <w:rPr>
          <w:rFonts w:ascii="Times New Roman" w:hAnsi="Times New Roman" w:cs="Times New Roman"/>
          <w:bCs/>
        </w:rPr>
        <w:t>podocyte cell line RNA</w:t>
      </w:r>
      <w:r w:rsidR="007A1581">
        <w:rPr>
          <w:rFonts w:ascii="Times New Roman" w:hAnsi="Times New Roman" w:cs="Times New Roman"/>
          <w:bCs/>
        </w:rPr>
        <w:t>-seq dataset</w:t>
      </w:r>
      <w:r w:rsidRPr="000A6E9D">
        <w:rPr>
          <w:rFonts w:ascii="Times New Roman" w:hAnsi="Times New Roman" w:cs="Times New Roman"/>
          <w:bCs/>
        </w:rPr>
        <w:t>.</w:t>
      </w:r>
      <w:r w:rsidRPr="000A6E9D">
        <w:rPr>
          <w:rFonts w:ascii="Times New Roman" w:hAnsi="Times New Roman" w:cs="Times New Roman"/>
        </w:rPr>
        <w:t> The plot displays a projection of the gene expression dataset in a 3-dimensional plane</w:t>
      </w:r>
      <w:r w:rsidR="007A1581">
        <w:rPr>
          <w:rFonts w:ascii="Times New Roman" w:hAnsi="Times New Roman" w:cs="Times New Roman"/>
        </w:rPr>
        <w:t>, where each point represents a different sample</w:t>
      </w:r>
      <w:r w:rsidRPr="000A6E9D">
        <w:rPr>
          <w:rFonts w:ascii="Times New Roman" w:hAnsi="Times New Roman" w:cs="Times New Roman"/>
        </w:rPr>
        <w:t xml:space="preserve">. Axes represent a certain fraction of the variance observed in the dataset, and account for independent sources of variation in the data. </w:t>
      </w:r>
      <w:r w:rsidR="007A1581">
        <w:rPr>
          <w:rFonts w:ascii="Times New Roman" w:hAnsi="Times New Roman" w:cs="Times New Roman"/>
        </w:rPr>
        <w:t xml:space="preserve">Point colors correspond to </w:t>
      </w:r>
      <w:r w:rsidR="002215B8">
        <w:rPr>
          <w:rFonts w:ascii="Times New Roman" w:hAnsi="Times New Roman" w:cs="Times New Roman"/>
        </w:rPr>
        <w:t>batches.  The plot reveals a very strong batch effect, indicating that the variance between samples in the dataset is largely due to the batches, rather than the timepoint of HIV infection.</w:t>
      </w:r>
    </w:p>
    <w:p w14:paraId="1E3940CC" w14:textId="77777777" w:rsidR="00440E98" w:rsidRDefault="00440E98" w:rsidP="000A6E9D">
      <w:pPr>
        <w:jc w:val="both"/>
        <w:rPr>
          <w:rFonts w:ascii="Times New Roman" w:hAnsi="Times New Roman" w:cs="Times New Roman"/>
        </w:rPr>
      </w:pPr>
    </w:p>
    <w:p w14:paraId="157787D6" w14:textId="7376965D" w:rsidR="00440E98" w:rsidRDefault="00440E98" w:rsidP="000A6E9D">
      <w:pPr>
        <w:jc w:val="both"/>
        <w:rPr>
          <w:rFonts w:ascii="Times New Roman" w:hAnsi="Times New Roman" w:cs="Times New Roman"/>
          <w:i/>
        </w:rPr>
      </w:pPr>
      <w:r>
        <w:rPr>
          <w:rFonts w:ascii="Times New Roman" w:hAnsi="Times New Roman" w:cs="Times New Roman"/>
          <w:i/>
        </w:rPr>
        <w:t>Batch effect removal</w:t>
      </w:r>
    </w:p>
    <w:p w14:paraId="25A2D949" w14:textId="3C7F01C2" w:rsidR="00440E98" w:rsidRDefault="001118F2" w:rsidP="000A6E9D">
      <w:pPr>
        <w:jc w:val="both"/>
        <w:rPr>
          <w:rFonts w:ascii="Times New Roman" w:hAnsi="Times New Roman" w:cs="Times New Roman"/>
        </w:rPr>
      </w:pPr>
      <w:r>
        <w:rPr>
          <w:rFonts w:ascii="Times New Roman" w:hAnsi="Times New Roman" w:cs="Times New Roman"/>
        </w:rPr>
        <w:t xml:space="preserve">In order to remove the batch effects in the dataset, the batch effect removal algorithm ComBat </w:t>
      </w:r>
      <w:r>
        <w:rPr>
          <w:rFonts w:ascii="Times New Roman" w:hAnsi="Times New Roman" w:cs="Times New Roman"/>
        </w:rPr>
        <w:fldChar w:fldCharType="begin"/>
      </w:r>
      <w:r>
        <w:rPr>
          <w:rFonts w:ascii="Times New Roman" w:hAnsi="Times New Roman" w:cs="Times New Roman"/>
        </w:rPr>
        <w:instrText xml:space="preserve"> ADDIN ZOTERO_ITEM CSL_CITATION {"citationID":"b26utrii","properties":{"formattedCitation":"(Leek et al., 2012)","plainCitation":"(Leek et al., 2012)"},"citationItems":[{"id":49,"uris":["http://zotero.org/users/local/cIvAoSrB/items/UQZNP54Z"],"uri":["http://zotero.org/users/local/cIvAoSrB/items/UQZNP54Z"],"itemData":{"id":49,"type":"article-journal","title":"The sva package for removing batch effects and other unwanted variation in high-throughput experiments","container-title":"Bioinformatics (Oxford, England)","page":"882-883","volume":"28","issue":"6","source":"PubMed","abstract":"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DOI":"10.1093/bioinformatics/bts034","ISSN":"1367-4811","note":"PMID: 22257669\nPMCID: PMC3307112","journalAbbreviation":"Bioinformatics","language":"eng","author":[{"family":"Leek","given":"Jeffrey T."},{"family":"Johnson","given":"W. Evan"},{"family":"Parker","given":"Hilary S."},{"family":"Jaffe","given":"Andrew E."},{"family":"Storey","given":"John D."}],"issued":{"date-parts":[["2012",3,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k et al., 2012)</w:t>
      </w:r>
      <w:r>
        <w:rPr>
          <w:rFonts w:ascii="Times New Roman" w:hAnsi="Times New Roman" w:cs="Times New Roman"/>
        </w:rPr>
        <w:fldChar w:fldCharType="end"/>
      </w:r>
      <w:r>
        <w:rPr>
          <w:rFonts w:ascii="Times New Roman" w:hAnsi="Times New Roman" w:cs="Times New Roman"/>
        </w:rPr>
        <w:t xml:space="preserve"> was used.</w:t>
      </w:r>
      <w:r w:rsidR="003756C3">
        <w:rPr>
          <w:rFonts w:ascii="Times New Roman" w:hAnsi="Times New Roman" w:cs="Times New Roman"/>
        </w:rPr>
        <w:t xml:space="preserve">  The PCA analysis was repeated on the corrected dataset, to assess the effect of the algorithm on sample separation</w:t>
      </w:r>
    </w:p>
    <w:p w14:paraId="32AF87D3" w14:textId="77777777" w:rsidR="003756C3" w:rsidRDefault="003756C3" w:rsidP="000A6E9D">
      <w:pPr>
        <w:jc w:val="both"/>
        <w:rPr>
          <w:rFonts w:ascii="Times New Roman" w:hAnsi="Times New Roman" w:cs="Times New Roman"/>
        </w:rPr>
      </w:pPr>
    </w:p>
    <w:p w14:paraId="2CB92B4C" w14:textId="09147A45" w:rsidR="003756C3" w:rsidRDefault="003756C3" w:rsidP="003756C3">
      <w:pPr>
        <w:jc w:val="both"/>
        <w:rPr>
          <w:rFonts w:ascii="Times New Roman" w:hAnsi="Times New Roman" w:cs="Times New Roman"/>
        </w:rPr>
      </w:pPr>
      <w:r w:rsidRPr="00646AE4">
        <w:rPr>
          <w:rFonts w:ascii="Times New Roman" w:hAnsi="Times New Roman" w:cs="Times New Roman"/>
          <w:bCs/>
          <w:i/>
        </w:rPr>
        <w:t xml:space="preserve">Figure </w:t>
      </w:r>
      <w:r>
        <w:rPr>
          <w:rFonts w:ascii="Times New Roman" w:hAnsi="Times New Roman" w:cs="Times New Roman"/>
          <w:bCs/>
          <w:i/>
        </w:rPr>
        <w:t>2</w:t>
      </w:r>
      <w:r w:rsidRPr="000A6E9D">
        <w:rPr>
          <w:rFonts w:ascii="Times New Roman" w:hAnsi="Times New Roman" w:cs="Times New Roman"/>
          <w:bCs/>
        </w:rPr>
        <w:t xml:space="preserve"> | PCA analys</w:t>
      </w:r>
      <w:r>
        <w:rPr>
          <w:rFonts w:ascii="Times New Roman" w:hAnsi="Times New Roman" w:cs="Times New Roman"/>
          <w:bCs/>
        </w:rPr>
        <w:t>is of the podocyte cell line RNA-seq dataset</w:t>
      </w:r>
      <w:r>
        <w:rPr>
          <w:rFonts w:ascii="Times New Roman" w:hAnsi="Times New Roman" w:cs="Times New Roman"/>
          <w:bCs/>
        </w:rPr>
        <w:t xml:space="preserve"> processed by ComBat</w:t>
      </w:r>
      <w:r w:rsidRPr="000A6E9D">
        <w:rPr>
          <w:rFonts w:ascii="Times New Roman" w:hAnsi="Times New Roman" w:cs="Times New Roman"/>
          <w:bCs/>
        </w:rPr>
        <w:t>.</w:t>
      </w:r>
      <w:r w:rsidR="00F87876">
        <w:rPr>
          <w:rFonts w:ascii="Times New Roman" w:hAnsi="Times New Roman" w:cs="Times New Roman"/>
        </w:rPr>
        <w:t xml:space="preserve">  </w:t>
      </w:r>
      <w:r>
        <w:rPr>
          <w:rFonts w:ascii="Times New Roman" w:hAnsi="Times New Roman" w:cs="Times New Roman"/>
        </w:rPr>
        <w:t xml:space="preserve">Point colors correspond to batches.  The plot </w:t>
      </w:r>
      <w:r w:rsidR="0068770D">
        <w:rPr>
          <w:rFonts w:ascii="Times New Roman" w:hAnsi="Times New Roman" w:cs="Times New Roman"/>
        </w:rPr>
        <w:t>shows the algorithm efficiently removed sample batch effects, while recovering the separation due to the timepoint of infection, to an extent.</w:t>
      </w:r>
    </w:p>
    <w:p w14:paraId="1CED95BE" w14:textId="77777777" w:rsidR="005529C5" w:rsidRDefault="005529C5" w:rsidP="002A5B61">
      <w:pPr>
        <w:jc w:val="both"/>
        <w:rPr>
          <w:rFonts w:ascii="Times New Roman" w:hAnsi="Times New Roman" w:cs="Times New Roman"/>
        </w:rPr>
      </w:pPr>
    </w:p>
    <w:p w14:paraId="619656DD" w14:textId="3C8EF481" w:rsidR="005529C5" w:rsidRPr="003B7062" w:rsidRDefault="003B7062" w:rsidP="002A5B61">
      <w:pPr>
        <w:jc w:val="both"/>
        <w:rPr>
          <w:rFonts w:ascii="Times New Roman" w:hAnsi="Times New Roman" w:cs="Times New Roman"/>
          <w:b/>
        </w:rPr>
      </w:pPr>
      <w:r>
        <w:rPr>
          <w:rFonts w:ascii="Times New Roman" w:hAnsi="Times New Roman" w:cs="Times New Roman"/>
          <w:b/>
        </w:rPr>
        <w:t xml:space="preserve">1.2 </w:t>
      </w:r>
      <w:r w:rsidR="005529C5" w:rsidRPr="003B7062">
        <w:rPr>
          <w:rFonts w:ascii="Times New Roman" w:hAnsi="Times New Roman" w:cs="Times New Roman"/>
          <w:b/>
        </w:rPr>
        <w:t>Interactive heatmap</w:t>
      </w:r>
    </w:p>
    <w:p w14:paraId="5F8F4901" w14:textId="32BCEBC4" w:rsidR="005529C5" w:rsidRDefault="005529C5" w:rsidP="002A5B61">
      <w:pPr>
        <w:jc w:val="both"/>
        <w:rPr>
          <w:rFonts w:ascii="Times New Roman" w:hAnsi="Times New Roman" w:cs="Times New Roman"/>
        </w:rPr>
      </w:pPr>
      <w:r>
        <w:rPr>
          <w:rFonts w:ascii="Times New Roman" w:hAnsi="Times New Roman" w:cs="Times New Roman"/>
        </w:rPr>
        <w:t>To interactively visualize the dataset, an interactive heatmap was generated using Clustergrammer</w:t>
      </w:r>
      <w:r w:rsidR="001C2021">
        <w:rPr>
          <w:rFonts w:ascii="Times New Roman" w:hAnsi="Times New Roman" w:cs="Times New Roman"/>
        </w:rPr>
        <w:t xml:space="preserve"> </w:t>
      </w:r>
      <w:r w:rsidR="00B35C15">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Zt6CnP4M","properties":{"formattedCitation":"(http://amp.pharm.mssm.edu/clustergrammer/)","plainCitation":"(http://amp.pharm.mssm.edu/clustergrammer/)"},"citationItems":[{"id":34,"uris":["http://zotero.org/users/local/cIvAoSrB/items/3WGBCIUK"],"uri":["http://zotero.org/users/local/cIvAoSrB/items/3WGBCIUK"],"itemData":{"id":34,"type":"webpage","title":"Clustergrammer","URL":"http://amp.pharm.mssm.edu/clustergrammer/","author":[{"family":"http://amp.pharm.mssm.edu/clustergrammer/","given":""}],"accessed":{"date-parts":[["2017",2,25]]}}}],"schema":"https://github.com/citation-style-language/schema/raw/master/csl-citation.json"} </w:instrText>
      </w:r>
      <w:r w:rsidR="00B35C15">
        <w:rPr>
          <w:rFonts w:ascii="Times New Roman" w:hAnsi="Times New Roman" w:cs="Times New Roman"/>
        </w:rPr>
        <w:fldChar w:fldCharType="separate"/>
      </w:r>
      <w:r w:rsidR="001C2021">
        <w:rPr>
          <w:rFonts w:ascii="Times New Roman" w:eastAsia="Times New Roman" w:hAnsi="Times New Roman" w:cs="Times New Roman"/>
        </w:rPr>
        <w:t>(http://amp.pharm.mssm.edu/clustergrammer/)</w:t>
      </w:r>
      <w:r w:rsidR="00B35C15">
        <w:rPr>
          <w:rFonts w:ascii="Times New Roman" w:hAnsi="Times New Roman" w:cs="Times New Roman"/>
        </w:rPr>
        <w:fldChar w:fldCharType="end"/>
      </w:r>
      <w:r>
        <w:rPr>
          <w:rFonts w:ascii="Times New Roman" w:hAnsi="Times New Roman" w:cs="Times New Roman"/>
        </w:rPr>
        <w:t>.</w:t>
      </w:r>
    </w:p>
    <w:p w14:paraId="0CA553CF" w14:textId="77777777" w:rsidR="005529C5" w:rsidRDefault="005529C5" w:rsidP="002A5B61">
      <w:pPr>
        <w:jc w:val="both"/>
        <w:rPr>
          <w:rFonts w:ascii="Times New Roman" w:hAnsi="Times New Roman" w:cs="Times New Roman"/>
        </w:rPr>
      </w:pPr>
    </w:p>
    <w:p w14:paraId="2672D16D" w14:textId="43142561" w:rsidR="003B7062" w:rsidRPr="003B7062" w:rsidRDefault="003B7062" w:rsidP="003B7062">
      <w:pPr>
        <w:jc w:val="both"/>
        <w:rPr>
          <w:rFonts w:ascii="Times New Roman" w:hAnsi="Times New Roman" w:cs="Times New Roman"/>
        </w:rPr>
      </w:pPr>
      <w:r w:rsidRPr="00646AE4">
        <w:rPr>
          <w:rFonts w:ascii="Times New Roman" w:hAnsi="Times New Roman" w:cs="Times New Roman"/>
          <w:bCs/>
          <w:i/>
        </w:rPr>
        <w:t>Figure 2</w:t>
      </w:r>
      <w:r w:rsidRPr="003B7062">
        <w:rPr>
          <w:rFonts w:ascii="Times New Roman" w:hAnsi="Times New Roman" w:cs="Times New Roman"/>
          <w:bCs/>
        </w:rPr>
        <w:t xml:space="preserve"> | Interactive visualization of the expression </w:t>
      </w:r>
      <w:r w:rsidR="00277613">
        <w:rPr>
          <w:rFonts w:ascii="Times New Roman" w:hAnsi="Times New Roman" w:cs="Times New Roman"/>
          <w:bCs/>
        </w:rPr>
        <w:t xml:space="preserve">levels </w:t>
      </w:r>
      <w:r w:rsidRPr="003B7062">
        <w:rPr>
          <w:rFonts w:ascii="Times New Roman" w:hAnsi="Times New Roman" w:cs="Times New Roman"/>
          <w:bCs/>
        </w:rPr>
        <w:t>of the most variable genes.</w:t>
      </w:r>
      <w:r w:rsidR="00112D24">
        <w:rPr>
          <w:rFonts w:ascii="Times New Roman" w:hAnsi="Times New Roman" w:cs="Times New Roman"/>
          <w:bCs/>
        </w:rPr>
        <w:t xml:space="preserve"> </w:t>
      </w:r>
      <w:r w:rsidRPr="003B7062">
        <w:rPr>
          <w:rFonts w:ascii="Times New Roman" w:hAnsi="Times New Roman" w:cs="Times New Roman"/>
        </w:rPr>
        <w:t xml:space="preserve"> The </w:t>
      </w:r>
      <w:r w:rsidR="00112D24">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sidR="00112D24">
        <w:rPr>
          <w:rFonts w:ascii="Times New Roman" w:hAnsi="Times New Roman" w:cs="Times New Roman"/>
        </w:rPr>
        <w:t xml:space="preserve"> most variably expressed genes (displayed on rows) across the 30 RNA-seq samples (</w:t>
      </w:r>
      <w:r w:rsidRPr="003B7062">
        <w:rPr>
          <w:rFonts w:ascii="Times New Roman" w:hAnsi="Times New Roman" w:cs="Times New Roman"/>
        </w:rPr>
        <w:t>displayed on columns</w:t>
      </w:r>
      <w:r w:rsidR="00112D24">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sidR="00112D24">
        <w:rPr>
          <w:rFonts w:ascii="Times New Roman" w:hAnsi="Times New Roman" w:cs="Times New Roman"/>
        </w:rPr>
        <w:t xml:space="preserve">sample’s timepoint in </w:t>
      </w:r>
      <w:r w:rsidR="00787298">
        <w:rPr>
          <w:rFonts w:ascii="Times New Roman" w:hAnsi="Times New Roman" w:cs="Times New Roman"/>
        </w:rPr>
        <w:t>DPI.  The tool allows to identify clusters of coexpressed genes, and to calculate enriched biological terms</w:t>
      </w:r>
      <w:r w:rsidR="00502EF5">
        <w:rPr>
          <w:rFonts w:ascii="Times New Roman" w:hAnsi="Times New Roman" w:cs="Times New Roman"/>
        </w:rPr>
        <w:t xml:space="preserve"> using Enrichr</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xQKLtOAj","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hen et al., 2013)</w:t>
      </w:r>
      <w:r w:rsidR="001C2021">
        <w:rPr>
          <w:rFonts w:ascii="Times New Roman" w:hAnsi="Times New Roman" w:cs="Times New Roman"/>
        </w:rPr>
        <w:fldChar w:fldCharType="end"/>
      </w:r>
      <w:r w:rsidR="00787298">
        <w:rPr>
          <w:rFonts w:ascii="Times New Roman" w:hAnsi="Times New Roman" w:cs="Times New Roman"/>
        </w:rPr>
        <w:t>.</w:t>
      </w:r>
    </w:p>
    <w:p w14:paraId="747D1FC0" w14:textId="77777777" w:rsidR="00363F23" w:rsidRDefault="00363F23" w:rsidP="002A5B61">
      <w:pPr>
        <w:jc w:val="both"/>
        <w:rPr>
          <w:rFonts w:ascii="Times New Roman" w:hAnsi="Times New Roman" w:cs="Times New Roman"/>
        </w:rPr>
      </w:pPr>
    </w:p>
    <w:p w14:paraId="7F37F35F" w14:textId="5346C417" w:rsidR="00363F23" w:rsidRPr="003B7062" w:rsidRDefault="003B7062" w:rsidP="002A5B61">
      <w:pPr>
        <w:jc w:val="both"/>
        <w:rPr>
          <w:rFonts w:ascii="Times New Roman" w:hAnsi="Times New Roman" w:cs="Times New Roman"/>
          <w:b/>
        </w:rPr>
      </w:pPr>
      <w:r>
        <w:rPr>
          <w:rFonts w:ascii="Times New Roman" w:hAnsi="Times New Roman" w:cs="Times New Roman"/>
          <w:b/>
        </w:rPr>
        <w:t xml:space="preserve">1.3 </w:t>
      </w:r>
      <w:r w:rsidR="00363F23" w:rsidRPr="003B7062">
        <w:rPr>
          <w:rFonts w:ascii="Times New Roman" w:hAnsi="Times New Roman" w:cs="Times New Roman"/>
          <w:b/>
        </w:rPr>
        <w:t>Differential gene expression analysis</w:t>
      </w:r>
    </w:p>
    <w:p w14:paraId="20806FA3" w14:textId="6048548C" w:rsidR="00363F23" w:rsidRDefault="00A0213E" w:rsidP="00A0213E">
      <w:pPr>
        <w:jc w:val="both"/>
        <w:rPr>
          <w:rFonts w:ascii="Times New Roman" w:hAnsi="Times New Roman" w:cs="Times New Roman"/>
        </w:rPr>
      </w:pPr>
      <w:r>
        <w:rPr>
          <w:rFonts w:ascii="Times New Roman" w:hAnsi="Times New Roman" w:cs="Times New Roman"/>
        </w:rPr>
        <w:t xml:space="preserve">To investigate the effect of viral infection on the transcriptome of </w:t>
      </w:r>
      <w:r w:rsidR="00F34A22">
        <w:rPr>
          <w:rFonts w:ascii="Times New Roman" w:hAnsi="Times New Roman" w:cs="Times New Roman"/>
        </w:rPr>
        <w:t>podocytes</w:t>
      </w:r>
      <w:r>
        <w:rPr>
          <w:rFonts w:ascii="Times New Roman" w:hAnsi="Times New Roman" w:cs="Times New Roman"/>
        </w:rPr>
        <w:t>, differential gene expression signatures were calculated by comparing gene expression levels at different timepoints to the one at the zero timepoint using the Characteristic Direction method</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qCCLJvMZ","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lark et al., 2014)</w:t>
      </w:r>
      <w:r w:rsidR="001C2021">
        <w:rPr>
          <w:rFonts w:ascii="Times New Roman" w:hAnsi="Times New Roman" w:cs="Times New Roman"/>
        </w:rPr>
        <w:fldChar w:fldCharType="end"/>
      </w:r>
      <w:r>
        <w:rPr>
          <w:rFonts w:ascii="Times New Roman" w:hAnsi="Times New Roman" w:cs="Times New Roman"/>
        </w:rPr>
        <w:t>.</w:t>
      </w:r>
      <w:r w:rsidR="007700B6">
        <w:rPr>
          <w:rFonts w:ascii="Times New Roman" w:hAnsi="Times New Roman" w:cs="Times New Roman"/>
        </w:rPr>
        <w:t xml:space="preserve">  The method requires a minimum of 3 samples per timepoint; as the </w:t>
      </w:r>
      <w:r w:rsidR="00D723E5">
        <w:rPr>
          <w:rFonts w:ascii="Times New Roman" w:hAnsi="Times New Roman" w:cs="Times New Roman"/>
        </w:rPr>
        <w:t>12h and 24h</w:t>
      </w:r>
      <w:r w:rsidR="007700B6">
        <w:rPr>
          <w:rFonts w:ascii="Times New Roman" w:hAnsi="Times New Roman" w:cs="Times New Roman"/>
        </w:rPr>
        <w:t xml:space="preserve"> timepoints have 2 samples each, they</w:t>
      </w:r>
      <w:r w:rsidR="00D723E5">
        <w:rPr>
          <w:rFonts w:ascii="Times New Roman" w:hAnsi="Times New Roman" w:cs="Times New Roman"/>
        </w:rPr>
        <w:t xml:space="preserve"> were merged in a single ’12-24h</w:t>
      </w:r>
      <w:r w:rsidR="007700B6">
        <w:rPr>
          <w:rFonts w:ascii="Times New Roman" w:hAnsi="Times New Roman" w:cs="Times New Roman"/>
        </w:rPr>
        <w:t>’ timepoint.</w:t>
      </w:r>
    </w:p>
    <w:p w14:paraId="205228F9" w14:textId="77777777" w:rsidR="003B7062" w:rsidRPr="007700B6" w:rsidRDefault="003B7062" w:rsidP="002A5B61">
      <w:pPr>
        <w:jc w:val="both"/>
        <w:rPr>
          <w:rFonts w:ascii="Times New Roman" w:hAnsi="Times New Roman" w:cs="Times New Roman"/>
        </w:rPr>
      </w:pPr>
    </w:p>
    <w:p w14:paraId="2B3D75F1" w14:textId="579D5163" w:rsidR="007700B6" w:rsidRPr="007700B6" w:rsidRDefault="007700B6" w:rsidP="007700B6">
      <w:pPr>
        <w:jc w:val="both"/>
        <w:rPr>
          <w:rFonts w:ascii="Times New Roman" w:hAnsi="Times New Roman" w:cs="Times New Roman"/>
        </w:rPr>
      </w:pPr>
      <w:r w:rsidRPr="00646AE4">
        <w:rPr>
          <w:rFonts w:ascii="Times New Roman" w:hAnsi="Times New Roman" w:cs="Times New Roman"/>
          <w:bCs/>
          <w:i/>
        </w:rPr>
        <w:t>Figure 3</w:t>
      </w:r>
      <w:r w:rsidRPr="007700B6">
        <w:rPr>
          <w:rFonts w:ascii="Times New Roman" w:hAnsi="Times New Roman" w:cs="Times New Roman"/>
          <w:bCs/>
        </w:rPr>
        <w:t xml:space="preserve"> | Interactive visualization of the differential expression levels of the most variably differentially expressed genes.</w:t>
      </w:r>
      <w:r>
        <w:rPr>
          <w:rFonts w:ascii="Times New Roman" w:hAnsi="Times New Roman" w:cs="Times New Roman"/>
          <w:bCs/>
        </w:rPr>
        <w:t xml:space="preserve">  Columns represent </w:t>
      </w:r>
      <w:r w:rsidR="0007286D">
        <w:rPr>
          <w:rFonts w:ascii="Times New Roman" w:hAnsi="Times New Roman" w:cs="Times New Roman"/>
          <w:bCs/>
        </w:rPr>
        <w:t>differential gene expression signatures calculated by comparing samples of the corresponding timepoint to the 0 timepoint.</w:t>
      </w:r>
    </w:p>
    <w:p w14:paraId="1FDB566A" w14:textId="77777777" w:rsidR="003B7062" w:rsidRDefault="003B7062" w:rsidP="002A5B61">
      <w:pPr>
        <w:jc w:val="both"/>
        <w:rPr>
          <w:rFonts w:ascii="Times New Roman" w:hAnsi="Times New Roman" w:cs="Times New Roman"/>
        </w:rPr>
      </w:pPr>
    </w:p>
    <w:p w14:paraId="4D7FC882" w14:textId="5CDD8E48" w:rsidR="001D1119" w:rsidRPr="003B7062" w:rsidRDefault="003B7062" w:rsidP="002A5B61">
      <w:pPr>
        <w:jc w:val="both"/>
        <w:rPr>
          <w:rFonts w:ascii="Times New Roman" w:hAnsi="Times New Roman" w:cs="Times New Roman"/>
          <w:b/>
        </w:rPr>
      </w:pPr>
      <w:r>
        <w:rPr>
          <w:rFonts w:ascii="Times New Roman" w:hAnsi="Times New Roman" w:cs="Times New Roman"/>
          <w:b/>
        </w:rPr>
        <w:t xml:space="preserve">1.4 </w:t>
      </w:r>
      <w:r w:rsidR="002E4863" w:rsidRPr="003B7062">
        <w:rPr>
          <w:rFonts w:ascii="Times New Roman" w:hAnsi="Times New Roman" w:cs="Times New Roman"/>
          <w:b/>
        </w:rPr>
        <w:t>Enrichment analysis</w:t>
      </w:r>
    </w:p>
    <w:p w14:paraId="4588B20A" w14:textId="49483468" w:rsidR="00C456FC" w:rsidRDefault="00C456FC" w:rsidP="002A5B61">
      <w:pPr>
        <w:jc w:val="both"/>
        <w:rPr>
          <w:rFonts w:ascii="Times New Roman" w:hAnsi="Times New Roman" w:cs="Times New Roman"/>
        </w:rPr>
      </w:pPr>
      <w:r>
        <w:rPr>
          <w:rFonts w:ascii="Times New Roman" w:hAnsi="Times New Roman" w:cs="Times New Roman"/>
        </w:rPr>
        <w:t>To investigate the biological pathways associated to the differentially expressed genes, an enrichment analysis was performed using Enrichr.</w:t>
      </w:r>
      <w:r w:rsidR="002060F8">
        <w:rPr>
          <w:rFonts w:ascii="Times New Roman" w:hAnsi="Times New Roman" w:cs="Times New Roman"/>
        </w:rPr>
        <w:t xml:space="preserve">  A summary of the most significantly enriched terms across the signatures is shown in the heatmaps below.</w:t>
      </w:r>
    </w:p>
    <w:p w14:paraId="585B4A8E" w14:textId="77777777" w:rsidR="00C456FC" w:rsidRDefault="00C456FC" w:rsidP="002A5B61">
      <w:pPr>
        <w:jc w:val="both"/>
        <w:rPr>
          <w:rFonts w:ascii="Times New Roman" w:hAnsi="Times New Roman" w:cs="Times New Roman"/>
        </w:rPr>
      </w:pPr>
    </w:p>
    <w:p w14:paraId="7073B61C" w14:textId="77777777" w:rsidR="002060F8" w:rsidRPr="007700B6" w:rsidRDefault="002060F8" w:rsidP="002060F8">
      <w:pPr>
        <w:jc w:val="both"/>
        <w:rPr>
          <w:rFonts w:ascii="Times New Roman" w:hAnsi="Times New Roman" w:cs="Times New Roman"/>
        </w:rPr>
      </w:pPr>
    </w:p>
    <w:p w14:paraId="221E3B3F" w14:textId="21D572D9" w:rsidR="002060F8" w:rsidRPr="007700B6" w:rsidRDefault="002060F8" w:rsidP="002060F8">
      <w:pPr>
        <w:jc w:val="both"/>
        <w:rPr>
          <w:rFonts w:ascii="Times New Roman" w:hAnsi="Times New Roman" w:cs="Times New Roman"/>
        </w:rPr>
      </w:pPr>
      <w:r w:rsidRPr="00646AE4">
        <w:rPr>
          <w:rFonts w:ascii="Times New Roman" w:hAnsi="Times New Roman" w:cs="Times New Roman"/>
          <w:bCs/>
          <w:i/>
        </w:rPr>
        <w:t>Figure 3</w:t>
      </w:r>
      <w:r w:rsidRPr="007700B6">
        <w:rPr>
          <w:rFonts w:ascii="Times New Roman" w:hAnsi="Times New Roman" w:cs="Times New Roman"/>
          <w:bCs/>
        </w:rPr>
        <w:t xml:space="preserve"> | Interactive visualization of the </w:t>
      </w:r>
      <w:r w:rsidR="00E51F89">
        <w:rPr>
          <w:rFonts w:ascii="Times New Roman" w:hAnsi="Times New Roman" w:cs="Times New Roman"/>
          <w:bCs/>
        </w:rPr>
        <w:t>most significantly enriched pathways in the upregulated and downregulated genes following HIV infection at multiple timepoints</w:t>
      </w:r>
      <w:r w:rsidRPr="007700B6">
        <w:rPr>
          <w:rFonts w:ascii="Times New Roman" w:hAnsi="Times New Roman" w:cs="Times New Roman"/>
          <w:bCs/>
        </w:rPr>
        <w:t>.</w:t>
      </w:r>
      <w:r>
        <w:rPr>
          <w:rFonts w:ascii="Times New Roman" w:hAnsi="Times New Roman" w:cs="Times New Roman"/>
          <w:bCs/>
        </w:rPr>
        <w:t xml:space="preserve">  Columns represent differential gene expression signatures calculated by comparing samples of the </w:t>
      </w:r>
      <w:r w:rsidR="00E51F89">
        <w:rPr>
          <w:rFonts w:ascii="Times New Roman" w:hAnsi="Times New Roman" w:cs="Times New Roman"/>
          <w:bCs/>
        </w:rPr>
        <w:t>corresponding timepoint to the pre-infection</w:t>
      </w:r>
      <w:r>
        <w:rPr>
          <w:rFonts w:ascii="Times New Roman" w:hAnsi="Times New Roman" w:cs="Times New Roman"/>
          <w:bCs/>
        </w:rPr>
        <w:t xml:space="preserve"> timepoint</w:t>
      </w:r>
      <w:r w:rsidR="00E51F89">
        <w:rPr>
          <w:rFonts w:ascii="Times New Roman" w:hAnsi="Times New Roman" w:cs="Times New Roman"/>
          <w:bCs/>
        </w:rPr>
        <w:t>, rows represent biological terms, and values represent enrichment scores as calculated by Enrichr (log10P)</w:t>
      </w:r>
      <w:r>
        <w:rPr>
          <w:rFonts w:ascii="Times New Roman" w:hAnsi="Times New Roman" w:cs="Times New Roman"/>
          <w:bCs/>
        </w:rPr>
        <w:t>.</w:t>
      </w:r>
    </w:p>
    <w:p w14:paraId="41694545" w14:textId="77777777" w:rsidR="00C17D27" w:rsidRDefault="00C17D27" w:rsidP="003B7062">
      <w:pPr>
        <w:jc w:val="both"/>
        <w:rPr>
          <w:rFonts w:ascii="Times New Roman" w:hAnsi="Times New Roman" w:cs="Times New Roman"/>
          <w:i/>
        </w:rPr>
      </w:pPr>
    </w:p>
    <w:p w14:paraId="0FC76B80" w14:textId="77777777" w:rsidR="002060F8" w:rsidRDefault="002060F8" w:rsidP="003B7062">
      <w:pPr>
        <w:jc w:val="both"/>
        <w:rPr>
          <w:rFonts w:ascii="Times New Roman" w:hAnsi="Times New Roman" w:cs="Times New Roman"/>
          <w:i/>
        </w:rPr>
      </w:pPr>
    </w:p>
    <w:p w14:paraId="2E18761D" w14:textId="46921623" w:rsidR="00DA03CB" w:rsidRPr="00DA03CB" w:rsidRDefault="00DA03CB" w:rsidP="003B7062">
      <w:pPr>
        <w:jc w:val="both"/>
        <w:rPr>
          <w:rFonts w:ascii="Times New Roman" w:hAnsi="Times New Roman" w:cs="Times New Roman"/>
        </w:rPr>
      </w:pPr>
      <w:r>
        <w:rPr>
          <w:rFonts w:ascii="Times New Roman" w:hAnsi="Times New Roman" w:cs="Times New Roman"/>
        </w:rPr>
        <w:t>Full enrichment results are available below:</w:t>
      </w:r>
    </w:p>
    <w:p w14:paraId="161E93CA" w14:textId="77777777" w:rsidR="00DA03CB" w:rsidRDefault="00DA03CB" w:rsidP="003B7062">
      <w:pPr>
        <w:jc w:val="both"/>
        <w:rPr>
          <w:rFonts w:ascii="Times New Roman" w:hAnsi="Times New Roman" w:cs="Times New Roman"/>
          <w:i/>
        </w:rPr>
      </w:pPr>
    </w:p>
    <w:p w14:paraId="1AC3B5F6" w14:textId="77777777" w:rsidR="00AB7D0A" w:rsidRDefault="00AB7D0A" w:rsidP="002A5B61">
      <w:pPr>
        <w:jc w:val="both"/>
        <w:rPr>
          <w:rFonts w:ascii="Times New Roman" w:hAnsi="Times New Roman" w:cs="Times New Roman"/>
        </w:rPr>
      </w:pPr>
    </w:p>
    <w:p w14:paraId="216560B0" w14:textId="3AA83786" w:rsidR="008A4981" w:rsidRPr="003B7062" w:rsidRDefault="003B7062" w:rsidP="002A5B61">
      <w:pPr>
        <w:jc w:val="both"/>
        <w:rPr>
          <w:rFonts w:ascii="Times New Roman" w:hAnsi="Times New Roman" w:cs="Times New Roman"/>
          <w:b/>
        </w:rPr>
      </w:pPr>
      <w:r>
        <w:rPr>
          <w:rFonts w:ascii="Times New Roman" w:hAnsi="Times New Roman" w:cs="Times New Roman"/>
          <w:b/>
        </w:rPr>
        <w:t xml:space="preserve">1.5 </w:t>
      </w:r>
      <w:r w:rsidR="008A4981" w:rsidRPr="003B7062">
        <w:rPr>
          <w:rFonts w:ascii="Times New Roman" w:hAnsi="Times New Roman" w:cs="Times New Roman"/>
          <w:b/>
        </w:rPr>
        <w:t>Small molecule profiling</w:t>
      </w:r>
    </w:p>
    <w:p w14:paraId="493B1069" w14:textId="7C959B6C" w:rsidR="008A4981" w:rsidRDefault="008A4981" w:rsidP="002A5B61">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Pr>
          <w:rFonts w:ascii="Times New Roman" w:hAnsi="Times New Roman" w:cs="Times New Roman"/>
        </w:rPr>
        <w:t xml:space="preserve"> tool</w:t>
      </w:r>
      <w:r w:rsidR="00B63CFA">
        <w:rPr>
          <w:rFonts w:ascii="Times New Roman" w:hAnsi="Times New Roman" w:cs="Times New Roman"/>
        </w:rPr>
        <w:t xml:space="preserve"> </w:t>
      </w:r>
      <w:r w:rsidR="00B63CFA">
        <w:rPr>
          <w:rFonts w:ascii="Times New Roman" w:hAnsi="Times New Roman" w:cs="Times New Roman"/>
        </w:rPr>
        <w:fldChar w:fldCharType="begin"/>
      </w:r>
      <w:r w:rsidR="00B63CFA">
        <w:rPr>
          <w:rFonts w:ascii="Times New Roman" w:hAnsi="Times New Roman" w:cs="Times New Roman"/>
        </w:rPr>
        <w:instrText xml:space="preserve"> ADDIN ZOTERO_ITEM CSL_CITATION {"citationID":"kTsD132T","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B63CFA">
        <w:rPr>
          <w:rFonts w:ascii="Times New Roman" w:hAnsi="Times New Roman" w:cs="Times New Roman"/>
        </w:rPr>
        <w:fldChar w:fldCharType="separate"/>
      </w:r>
      <w:r w:rsidR="00B63CFA">
        <w:rPr>
          <w:rFonts w:ascii="Times New Roman" w:hAnsi="Times New Roman" w:cs="Times New Roman"/>
          <w:noProof/>
        </w:rPr>
        <w:t>(Duan et al., 2016)</w:t>
      </w:r>
      <w:r w:rsidR="00B63CFA">
        <w:rPr>
          <w:rFonts w:ascii="Times New Roman" w:hAnsi="Times New Roman" w:cs="Times New Roman"/>
        </w:rPr>
        <w:fldChar w:fldCharType="end"/>
      </w:r>
      <w:r>
        <w:rPr>
          <w:rFonts w:ascii="Times New Roman" w:hAnsi="Times New Roman" w:cs="Times New Roman"/>
        </w:rPr>
        <w:t>.</w:t>
      </w:r>
    </w:p>
    <w:p w14:paraId="2903B0B0" w14:textId="77777777" w:rsidR="00CA6CDB" w:rsidRDefault="00CA6CDB" w:rsidP="002A5B61">
      <w:pPr>
        <w:jc w:val="both"/>
        <w:rPr>
          <w:rFonts w:ascii="Times New Roman" w:hAnsi="Times New Roman" w:cs="Times New Roman"/>
        </w:rPr>
      </w:pPr>
    </w:p>
    <w:p w14:paraId="0D9E1134" w14:textId="0F25298E" w:rsidR="00CA6CDB" w:rsidRDefault="00CA6CDB" w:rsidP="002A5B61">
      <w:pPr>
        <w:jc w:val="both"/>
        <w:rPr>
          <w:rFonts w:ascii="Times New Roman" w:hAnsi="Times New Roman" w:cs="Times New Roman"/>
        </w:rPr>
      </w:pPr>
      <w:r>
        <w:rPr>
          <w:rFonts w:ascii="Times New Roman" w:hAnsi="Times New Roman" w:cs="Times New Roman"/>
        </w:rPr>
        <w:t>For each timepoint, the top 50 most similar and 50 most opposite signatures were extracted, and the names of the small molecules which generated them were extracted.</w:t>
      </w:r>
      <w:r w:rsidR="00447DC4">
        <w:rPr>
          <w:rFonts w:ascii="Times New Roman" w:hAnsi="Times New Roman" w:cs="Times New Roman"/>
        </w:rPr>
        <w:t xml:space="preserve">  For each </w:t>
      </w:r>
      <w:r w:rsidR="001A6CA3">
        <w:rPr>
          <w:rFonts w:ascii="Times New Roman" w:hAnsi="Times New Roman" w:cs="Times New Roman"/>
        </w:rPr>
        <w:t>timepoint</w:t>
      </w:r>
      <w:r w:rsidR="00447DC4">
        <w:rPr>
          <w:rFonts w:ascii="Times New Roman" w:hAnsi="Times New Roman" w:cs="Times New Roman"/>
        </w:rPr>
        <w:t xml:space="preserve">, </w:t>
      </w:r>
      <w:r w:rsidR="001A6CA3">
        <w:rPr>
          <w:rFonts w:ascii="Times New Roman" w:hAnsi="Times New Roman" w:cs="Times New Roman"/>
        </w:rPr>
        <w:t>the number of times each small molecule appears within the top 50 signatures was calculated and plotted below.</w:t>
      </w:r>
    </w:p>
    <w:p w14:paraId="2A9BE2BD" w14:textId="77777777" w:rsidR="008A4981" w:rsidRDefault="008A4981" w:rsidP="002A5B61">
      <w:pPr>
        <w:jc w:val="both"/>
        <w:rPr>
          <w:rFonts w:ascii="Times New Roman" w:hAnsi="Times New Roman" w:cs="Times New Roman"/>
        </w:rPr>
      </w:pPr>
    </w:p>
    <w:p w14:paraId="05C186F4" w14:textId="77FC5295" w:rsidR="00CA6CDB" w:rsidRDefault="00CA6CDB" w:rsidP="002A5B61">
      <w:pPr>
        <w:jc w:val="both"/>
        <w:rPr>
          <w:rFonts w:ascii="Times New Roman" w:hAnsi="Times New Roman" w:cs="Times New Roman"/>
        </w:rPr>
      </w:pPr>
      <w:r w:rsidRPr="00646AE4">
        <w:rPr>
          <w:rFonts w:ascii="Times New Roman" w:hAnsi="Times New Roman" w:cs="Times New Roman"/>
          <w:i/>
        </w:rPr>
        <w:t>Figure 6</w:t>
      </w:r>
      <w:r>
        <w:rPr>
          <w:rFonts w:ascii="Times New Roman" w:hAnsi="Times New Roman" w:cs="Times New Roman"/>
        </w:rPr>
        <w:t xml:space="preserve"> | Summary of the most relevant small molecules which mimic or reverse </w:t>
      </w:r>
      <w:r w:rsidR="00E51F89">
        <w:rPr>
          <w:rFonts w:ascii="Times New Roman" w:hAnsi="Times New Roman" w:cs="Times New Roman"/>
        </w:rPr>
        <w:t>HIV</w:t>
      </w:r>
      <w:r>
        <w:rPr>
          <w:rFonts w:ascii="Times New Roman" w:hAnsi="Times New Roman" w:cs="Times New Roman"/>
        </w:rPr>
        <w:t xml:space="preserve"> infection signatures.  </w:t>
      </w:r>
      <w:r w:rsidR="00B8385F">
        <w:rPr>
          <w:rFonts w:ascii="Times New Roman" w:hAnsi="Times New Roman" w:cs="Times New Roman"/>
        </w:rPr>
        <w:t xml:space="preserve">The barchart represents the number of times each </w:t>
      </w:r>
      <w:r w:rsidR="00DE5A15">
        <w:rPr>
          <w:rFonts w:ascii="Times New Roman" w:hAnsi="Times New Roman" w:cs="Times New Roman"/>
        </w:rPr>
        <w:t xml:space="preserve">molecule </w:t>
      </w:r>
      <w:r w:rsidR="00B8385F">
        <w:rPr>
          <w:rFonts w:ascii="Times New Roman" w:hAnsi="Times New Roman" w:cs="Times New Roman"/>
        </w:rPr>
        <w:t xml:space="preserve">appears within the top 50 most similar or opposite signatures.  Colors represent different timepoints.  </w:t>
      </w:r>
      <w:r w:rsidR="00BA318F">
        <w:rPr>
          <w:rFonts w:ascii="Times New Roman" w:hAnsi="Times New Roman" w:cs="Times New Roman"/>
        </w:rPr>
        <w:t>Some</w:t>
      </w:r>
      <w:r w:rsidR="00985A7A">
        <w:rPr>
          <w:rFonts w:ascii="Times New Roman" w:hAnsi="Times New Roman" w:cs="Times New Roman"/>
        </w:rPr>
        <w:t xml:space="preserve"> </w:t>
      </w:r>
      <w:r w:rsidR="00B8385F">
        <w:rPr>
          <w:rFonts w:ascii="Times New Roman" w:hAnsi="Times New Roman" w:cs="Times New Roman"/>
        </w:rPr>
        <w:t xml:space="preserve">of the identified small molecules have been reported to </w:t>
      </w:r>
      <w:r w:rsidR="00985A7A">
        <w:rPr>
          <w:rFonts w:ascii="Times New Roman" w:hAnsi="Times New Roman" w:cs="Times New Roman"/>
        </w:rPr>
        <w:t xml:space="preserve">be involved in immune modulation and inhibition of viral replication, such as </w:t>
      </w:r>
      <w:r w:rsidR="00E51F89">
        <w:rPr>
          <w:rFonts w:ascii="Times New Roman" w:hAnsi="Times New Roman" w:cs="Times New Roman"/>
        </w:rPr>
        <w:t xml:space="preserve">mitoxantrone </w:t>
      </w:r>
      <w:r w:rsidR="00E51F89">
        <w:rPr>
          <w:rFonts w:ascii="Times New Roman" w:hAnsi="Times New Roman" w:cs="Times New Roman"/>
        </w:rPr>
        <w:fldChar w:fldCharType="begin"/>
      </w:r>
      <w:r w:rsidR="00E51F89">
        <w:rPr>
          <w:rFonts w:ascii="Times New Roman" w:hAnsi="Times New Roman" w:cs="Times New Roman"/>
        </w:rPr>
        <w:instrText xml:space="preserve"> ADDIN ZOTERO_ITEM CSL_CITATION {"citationID":"gCgZ1qlb","properties":{"formattedCitation":"(Carlson et al., 2000)","plainCitation":"(Carlson et al., 2000)"},"citationItems":[{"id":51,"uris":["http://zotero.org/users/local/cIvAoSrB/items/WNHJT4GC"],"uri":["http://zotero.org/users/local/cIvAoSrB/items/WNHJT4GC"],"itemData":{"id":51,"type":"article-journal","title":"Developing a dynamic pharmacophore model for HIV-1 integrase","container-title":"Journal of Medicinal Chemistry","page":"2100-2114","volume":"43","issue":"11","source":"PubMed","abstract":"We present the first receptor-based pharmacophore model for HIV-1 integrase. The development of \"dynamic\" pharmacophore models is a new method that accounts for the inherent flexibility of the active site and aims to reduce the entropic penalties associated with binding a ligand. Furthermore, this new drug discovery method overcomes the limitation of an incomplete crystal structure of the target protein. A molecular dynamics (MD) simulation describes the flexibility of the uncomplexed protein. Many conformational models of the protein are saved from the MD simulations and used in a series of multi-unit search for interacting conformers (MUSIC) simulations. MUSIC is a multiple-copy minimization method, available in the BOSS program; it is used to determine binding regions for probe molecules containing functional groups that complement the active site. All protein conformations from the MD are overlaid, and conserved binding regions for the probe molecules are identified. Those conserved binding regions define the dynamic pharmacophore model. Here, the dynamic model is compared to known inhibitors of the integrase as well as a three-point, ligand-based pharmacophore model from the literature. Also, a \"static\" pharmacophore model was determined in the standard fashion, using a single crystal structure. Inhibitors thought to bind in the active site of HIV-1 integrase fit the dynamic model but not the static model. Finally, we have identified a set of compounds from the Available Chemicals Directory that fit the dynamic pharmacophore model, and experimental testing of the compounds has confirmed several new inhibitors.","ISSN":"0022-2623","note":"PMID: 10841789","journalAbbreviation":"J. Med. Chem.","language":"eng","author":[{"family":"Carlson","given":"H. A."},{"family":"Masukawa","given":"K. M."},{"family":"Rubins","given":"K."},{"family":"Bushman","given":"F. D."},{"family":"Jorgensen","given":"W. L."},{"family":"Lins","given":"R. D."},{"family":"Briggs","given":"J. M."},{"family":"McCammon","given":"J. A."}],"issued":{"date-parts":[["2000",6,1]]}}}],"schema":"https://github.com/citation-style-language/schema/raw/master/csl-citation.json"} </w:instrText>
      </w:r>
      <w:r w:rsidR="00E51F89">
        <w:rPr>
          <w:rFonts w:ascii="Times New Roman" w:hAnsi="Times New Roman" w:cs="Times New Roman"/>
        </w:rPr>
        <w:fldChar w:fldCharType="separate"/>
      </w:r>
      <w:r w:rsidR="00E51F89">
        <w:rPr>
          <w:rFonts w:ascii="Times New Roman" w:hAnsi="Times New Roman" w:cs="Times New Roman"/>
          <w:noProof/>
        </w:rPr>
        <w:t>(Carlson et al., 2000)</w:t>
      </w:r>
      <w:r w:rsidR="00E51F89">
        <w:rPr>
          <w:rFonts w:ascii="Times New Roman" w:hAnsi="Times New Roman" w:cs="Times New Roman"/>
        </w:rPr>
        <w:fldChar w:fldCharType="end"/>
      </w:r>
      <w:r w:rsidR="00E51F89">
        <w:rPr>
          <w:rFonts w:ascii="Times New Roman" w:hAnsi="Times New Roman" w:cs="Times New Roman"/>
        </w:rPr>
        <w:t xml:space="preserve">, QL-XII-47 </w:t>
      </w:r>
      <w:r w:rsidR="00E51F89">
        <w:rPr>
          <w:rFonts w:ascii="Times New Roman" w:hAnsi="Times New Roman" w:cs="Times New Roman"/>
        </w:rPr>
        <w:fldChar w:fldCharType="begin"/>
      </w:r>
      <w:r w:rsidR="00115825">
        <w:rPr>
          <w:rFonts w:ascii="Times New Roman" w:hAnsi="Times New Roman" w:cs="Times New Roman"/>
        </w:rPr>
        <w:instrText xml:space="preserve"> ADDIN ZOTERO_ITEM CSL_CITATION {"citationID":"LGyBlwut","properties":{"formattedCitation":"(de Wispelaere et al., 2017)","plainCitation":"(de Wispelaere et al., 2017)"},"citationItems":[{"id":53,"uris":["http://zotero.org/users/local/cIvAoSrB/items/ZG3MACQQ"],"uri":["http://zotero.org/users/local/cIvAoSrB/items/ZG3MACQQ"],"itemData":{"id":53,"type":"article-journal","title":"Discovery of host-targeted covalent inhibitors of dengue virus","container-title":"Antiviral Research","page":"171-179","volume":"139","source":"ScienceDirect","abstract":"We report here on an approach targeting the host reactive cysteinome to identify inhibitors of host factors required for the infectious cycle of Flaviviruses and other viruses. We used two parallel cellular phenotypic screens to identify a series of covalent inhibitors, exemplified by QL-XII-47, that are active against dengue virus. We show that the compounds effectively block viral protein expression and that this inhibition is associated with repression of downstream processes of the infectious cycle, and thus significantly contributes to the potent antiviral activity of these compounds. We demonstrate that QL-XII-47's antiviral activity requires selective, covalent modification of a host target by showing that the compound's antiviral activity is recapitulated when cells are preincubated with QL-XII-47 and then washed prior to viral infection and by showing that QL-XII-47R, a non-reactive analog, lacks antiviral activity at concentrations more than 20-fold higher than QL-XII-47's IC90. QL-XII-47's inhibition of Zika virus, West Nile virus, hepatitis C virus, and poliovirus further suggests that it acts via a target mediating inhibition of these other medically relevant viruses. These results demonstrate the utility of screens targeting the host reactive cysteinome for rapid identification of compounds with potent antiviral activity.","DOI":"10.1016/j.antiviral.2016.12.017","ISSN":"0166-3542","journalAbbreviation":"Antiviral Research","author":[{"family":"Wispelaere","given":"Mélissanne","non-dropping-particle":"de"},{"family":"Carocci","given":"Margot"},{"family":"Liang","given":"Yanke"},{"family":"Liu","given":"Qingsong"},{"family":"Sun","given":"Eileen"},{"family":"Vetter","given":"Michael L."},{"family":"Wang","given":"Jinhua"},{"family":"Gray","given":"Nathanael S."},{"family":"Yang","given":"Priscilla L."}],"issued":{"date-parts":[["2017",3]]}}}],"schema":"https://github.com/citation-style-language/schema/raw/master/csl-citation.json"} </w:instrText>
      </w:r>
      <w:r w:rsidR="00E51F89">
        <w:rPr>
          <w:rFonts w:ascii="Times New Roman" w:hAnsi="Times New Roman" w:cs="Times New Roman"/>
        </w:rPr>
        <w:fldChar w:fldCharType="separate"/>
      </w:r>
      <w:r w:rsidR="00115825">
        <w:rPr>
          <w:rFonts w:ascii="Times New Roman" w:hAnsi="Times New Roman" w:cs="Times New Roman"/>
          <w:noProof/>
        </w:rPr>
        <w:t>(de Wispelaere et al., 2017)</w:t>
      </w:r>
      <w:r w:rsidR="00E51F89">
        <w:rPr>
          <w:rFonts w:ascii="Times New Roman" w:hAnsi="Times New Roman" w:cs="Times New Roman"/>
        </w:rPr>
        <w:fldChar w:fldCharType="end"/>
      </w:r>
      <w:r w:rsidR="00E51F89">
        <w:rPr>
          <w:rFonts w:ascii="Times New Roman" w:hAnsi="Times New Roman" w:cs="Times New Roman"/>
        </w:rPr>
        <w:t xml:space="preserve">, </w:t>
      </w:r>
      <w:r w:rsidR="00985A7A">
        <w:rPr>
          <w:rFonts w:ascii="Times New Roman" w:hAnsi="Times New Roman" w:cs="Times New Roman"/>
        </w:rPr>
        <w:t>and emetine</w:t>
      </w:r>
      <w:r w:rsidR="00323BFC">
        <w:rPr>
          <w:rFonts w:ascii="Times New Roman" w:hAnsi="Times New Roman" w:cs="Times New Roman"/>
        </w:rPr>
        <w:t xml:space="preserve"> </w:t>
      </w:r>
      <w:r w:rsidR="00323BFC">
        <w:rPr>
          <w:rFonts w:ascii="Times New Roman" w:hAnsi="Times New Roman" w:cs="Times New Roman"/>
        </w:rPr>
        <w:fldChar w:fldCharType="begin"/>
      </w:r>
      <w:r w:rsidR="00323BFC">
        <w:rPr>
          <w:rFonts w:ascii="Times New Roman" w:hAnsi="Times New Roman" w:cs="Times New Roman"/>
        </w:rPr>
        <w:instrText xml:space="preserve"> ADDIN ZOTERO_ITEM CSL_CITATION {"citationID":"Zz1I3Mrj","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323BFC">
        <w:rPr>
          <w:rFonts w:ascii="Times New Roman" w:hAnsi="Times New Roman" w:cs="Times New Roman"/>
        </w:rPr>
        <w:fldChar w:fldCharType="separate"/>
      </w:r>
      <w:r w:rsidR="00323BFC" w:rsidRPr="00323BFC">
        <w:rPr>
          <w:rFonts w:ascii="Times New Roman" w:eastAsia="Times New Roman" w:hAnsi="Times New Roman" w:cs="Times New Roman"/>
        </w:rPr>
        <w:t>(Chaves Valadão et al., 2015)</w:t>
      </w:r>
      <w:r w:rsidR="00323BFC">
        <w:rPr>
          <w:rFonts w:ascii="Times New Roman" w:hAnsi="Times New Roman" w:cs="Times New Roman"/>
        </w:rPr>
        <w:fldChar w:fldCharType="end"/>
      </w:r>
      <w:r w:rsidR="00985A7A">
        <w:rPr>
          <w:rFonts w:ascii="Times New Roman" w:hAnsi="Times New Roman" w:cs="Times New Roman"/>
        </w:rPr>
        <w:t>.</w:t>
      </w:r>
    </w:p>
    <w:p w14:paraId="22828F55" w14:textId="77777777" w:rsidR="00CA6CDB" w:rsidRDefault="00CA6CDB" w:rsidP="002A5B61">
      <w:pPr>
        <w:jc w:val="both"/>
        <w:rPr>
          <w:rFonts w:ascii="Times New Roman" w:hAnsi="Times New Roman" w:cs="Times New Roman"/>
        </w:rPr>
      </w:pPr>
    </w:p>
    <w:p w14:paraId="395628AE" w14:textId="1E659A16" w:rsidR="008A4981" w:rsidRPr="006B6DF2" w:rsidRDefault="006B6DF2" w:rsidP="002A5B61">
      <w:pPr>
        <w:jc w:val="both"/>
        <w:rPr>
          <w:rFonts w:ascii="Times New Roman" w:hAnsi="Times New Roman" w:cs="Times New Roman"/>
        </w:rPr>
      </w:pPr>
      <w:r>
        <w:rPr>
          <w:rFonts w:ascii="Times New Roman" w:hAnsi="Times New Roman" w:cs="Times New Roman"/>
        </w:rPr>
        <w:t>Full results are available below:</w:t>
      </w:r>
    </w:p>
    <w:p w14:paraId="3B669E83" w14:textId="77777777" w:rsidR="000424C4" w:rsidRDefault="000424C4" w:rsidP="002A5B61">
      <w:pPr>
        <w:jc w:val="both"/>
        <w:rPr>
          <w:rFonts w:ascii="Times New Roman" w:hAnsi="Times New Roman" w:cs="Times New Roman"/>
        </w:rPr>
      </w:pPr>
    </w:p>
    <w:p w14:paraId="03775C47" w14:textId="77777777" w:rsidR="00F34627" w:rsidRDefault="00F34627" w:rsidP="002A5B61">
      <w:pPr>
        <w:jc w:val="both"/>
        <w:rPr>
          <w:rFonts w:ascii="Times New Roman" w:hAnsi="Times New Roman" w:cs="Times New Roman"/>
        </w:rPr>
      </w:pPr>
    </w:p>
    <w:p w14:paraId="0EE2DBF7" w14:textId="0CAEF980" w:rsidR="000424C4" w:rsidRDefault="000424C4" w:rsidP="002A5B61">
      <w:pPr>
        <w:jc w:val="both"/>
        <w:rPr>
          <w:rFonts w:ascii="Times New Roman" w:hAnsi="Times New Roman" w:cs="Times New Roman"/>
          <w:b/>
        </w:rPr>
      </w:pPr>
    </w:p>
    <w:p w14:paraId="2FA64F7C" w14:textId="77777777" w:rsidR="00115825" w:rsidRDefault="00115825" w:rsidP="002A5B61">
      <w:pPr>
        <w:jc w:val="both"/>
        <w:rPr>
          <w:rFonts w:ascii="Times New Roman" w:hAnsi="Times New Roman" w:cs="Times New Roman"/>
          <w:b/>
        </w:rPr>
      </w:pPr>
    </w:p>
    <w:p w14:paraId="1A44136D" w14:textId="77777777" w:rsidR="00115825" w:rsidRDefault="00115825" w:rsidP="002A5B61">
      <w:pPr>
        <w:jc w:val="both"/>
        <w:rPr>
          <w:rFonts w:ascii="Times New Roman" w:hAnsi="Times New Roman" w:cs="Times New Roman"/>
          <w:b/>
        </w:rPr>
      </w:pPr>
    </w:p>
    <w:p w14:paraId="40AA0C19" w14:textId="77777777" w:rsidR="00115825" w:rsidRDefault="00115825" w:rsidP="002A5B61">
      <w:pPr>
        <w:jc w:val="both"/>
        <w:rPr>
          <w:rFonts w:ascii="Times New Roman" w:hAnsi="Times New Roman" w:cs="Times New Roman"/>
          <w:b/>
        </w:rPr>
      </w:pPr>
    </w:p>
    <w:p w14:paraId="569EEA35" w14:textId="77777777" w:rsidR="00115825" w:rsidRDefault="00115825" w:rsidP="002A5B61">
      <w:pPr>
        <w:jc w:val="both"/>
        <w:rPr>
          <w:rFonts w:ascii="Times New Roman" w:hAnsi="Times New Roman" w:cs="Times New Roman"/>
          <w:i/>
        </w:rPr>
      </w:pPr>
    </w:p>
    <w:p w14:paraId="12243210" w14:textId="7233EFCE" w:rsidR="005E3D75" w:rsidRPr="003B7062" w:rsidRDefault="005E3D75" w:rsidP="005E3D75">
      <w:pPr>
        <w:jc w:val="both"/>
        <w:rPr>
          <w:rFonts w:ascii="Times New Roman" w:hAnsi="Times New Roman" w:cs="Times New Roman"/>
          <w:b/>
          <w:sz w:val="28"/>
          <w:szCs w:val="28"/>
        </w:rPr>
      </w:pPr>
      <w:r>
        <w:rPr>
          <w:rFonts w:ascii="Times New Roman" w:hAnsi="Times New Roman" w:cs="Times New Roman"/>
          <w:b/>
          <w:sz w:val="28"/>
          <w:szCs w:val="28"/>
        </w:rPr>
        <w:t>2</w:t>
      </w:r>
      <w:r w:rsidRPr="003B7062">
        <w:rPr>
          <w:rFonts w:ascii="Times New Roman" w:hAnsi="Times New Roman" w:cs="Times New Roman"/>
          <w:b/>
          <w:sz w:val="28"/>
          <w:szCs w:val="28"/>
        </w:rPr>
        <w:t xml:space="preserve">. </w:t>
      </w:r>
      <w:r w:rsidR="00115825">
        <w:rPr>
          <w:rFonts w:ascii="Times New Roman" w:hAnsi="Times New Roman" w:cs="Times New Roman"/>
          <w:b/>
          <w:sz w:val="28"/>
          <w:szCs w:val="28"/>
        </w:rPr>
        <w:t>Primary Podocytes</w:t>
      </w:r>
    </w:p>
    <w:p w14:paraId="11A15DBE" w14:textId="77777777" w:rsidR="005E3D75" w:rsidRPr="003B7062" w:rsidRDefault="005E3D75" w:rsidP="005E3D75">
      <w:pPr>
        <w:jc w:val="both"/>
        <w:rPr>
          <w:rFonts w:ascii="Times New Roman" w:hAnsi="Times New Roman" w:cs="Times New Roman"/>
          <w:b/>
        </w:rPr>
      </w:pPr>
      <w:r w:rsidRPr="003B7062">
        <w:rPr>
          <w:rFonts w:ascii="Times New Roman" w:hAnsi="Times New Roman" w:cs="Times New Roman"/>
          <w:b/>
        </w:rPr>
        <w:t>Overview of the dataset</w:t>
      </w:r>
    </w:p>
    <w:p w14:paraId="2B726721" w14:textId="3477C167" w:rsidR="00A35A19" w:rsidRDefault="00A35A19" w:rsidP="005E3D75">
      <w:pPr>
        <w:jc w:val="both"/>
        <w:rPr>
          <w:rFonts w:ascii="Times New Roman" w:hAnsi="Times New Roman" w:cs="Times New Roman"/>
        </w:rPr>
      </w:pPr>
      <w:r>
        <w:rPr>
          <w:rFonts w:ascii="Times New Roman" w:hAnsi="Times New Roman" w:cs="Times New Roman"/>
        </w:rPr>
        <w:t>The primary podocyte dataset consists of 19 RNA-seq samples generated by infection of patient-derived primary podocytes by HIV and GFP-control viruses.  Samples were analyzed before infection and at (timepoint???) after infection.  Each group has the following number of samples: 6 pre-infection controls, 6 HIV-infected samples, 6 GFP-infected samples.</w:t>
      </w:r>
    </w:p>
    <w:p w14:paraId="21FF27BA" w14:textId="77777777" w:rsidR="00166540" w:rsidRDefault="00166540" w:rsidP="005E3D75">
      <w:pPr>
        <w:jc w:val="both"/>
        <w:rPr>
          <w:rFonts w:ascii="Times New Roman" w:hAnsi="Times New Roman" w:cs="Times New Roman"/>
        </w:rPr>
      </w:pPr>
    </w:p>
    <w:p w14:paraId="251DF3C6"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1.</w:t>
      </w:r>
      <w:r w:rsidRPr="003B7062">
        <w:rPr>
          <w:rFonts w:ascii="Times New Roman" w:hAnsi="Times New Roman" w:cs="Times New Roman"/>
          <w:b/>
        </w:rPr>
        <w:t>1 PCA Analysis</w:t>
      </w:r>
    </w:p>
    <w:p w14:paraId="60CC415E" w14:textId="77777777" w:rsidR="00873CA9" w:rsidRDefault="00873CA9" w:rsidP="00873CA9">
      <w:pPr>
        <w:jc w:val="both"/>
        <w:rPr>
          <w:rFonts w:ascii="Times New Roman" w:hAnsi="Times New Roman" w:cs="Times New Roman"/>
        </w:rPr>
      </w:pPr>
      <w:r>
        <w:rPr>
          <w:rFonts w:ascii="Times New Roman" w:hAnsi="Times New Roman" w:cs="Times New Roman"/>
        </w:rPr>
        <w:t>To visualize the dataset and assess separation of samples, a PCA analysis was performed on the dataset.</w:t>
      </w:r>
    </w:p>
    <w:p w14:paraId="54EF8E23" w14:textId="77777777" w:rsidR="005E3D75" w:rsidRDefault="005E3D75" w:rsidP="005E3D75">
      <w:pPr>
        <w:jc w:val="both"/>
        <w:rPr>
          <w:rFonts w:ascii="Times New Roman" w:hAnsi="Times New Roman" w:cs="Times New Roman"/>
        </w:rPr>
      </w:pPr>
    </w:p>
    <w:p w14:paraId="464A45DC" w14:textId="0A7C47B1" w:rsidR="002D5D86" w:rsidRDefault="002D5D86" w:rsidP="002D5D86">
      <w:pPr>
        <w:jc w:val="both"/>
        <w:rPr>
          <w:rFonts w:ascii="Times New Roman" w:hAnsi="Times New Roman" w:cs="Times New Roman"/>
        </w:rPr>
      </w:pPr>
      <w:r w:rsidRPr="00646AE4">
        <w:rPr>
          <w:rFonts w:ascii="Times New Roman" w:hAnsi="Times New Roman" w:cs="Times New Roman"/>
          <w:bCs/>
          <w:i/>
        </w:rPr>
        <w:t xml:space="preserve">Figure </w:t>
      </w:r>
      <w:r>
        <w:rPr>
          <w:rFonts w:ascii="Times New Roman" w:hAnsi="Times New Roman" w:cs="Times New Roman"/>
          <w:bCs/>
          <w:i/>
        </w:rPr>
        <w:t>9</w:t>
      </w:r>
      <w:r w:rsidRPr="000A6E9D">
        <w:rPr>
          <w:rFonts w:ascii="Times New Roman" w:hAnsi="Times New Roman" w:cs="Times New Roman"/>
          <w:bCs/>
        </w:rPr>
        <w:t xml:space="preserve"> | PCA analys</w:t>
      </w:r>
      <w:r>
        <w:rPr>
          <w:rFonts w:ascii="Times New Roman" w:hAnsi="Times New Roman" w:cs="Times New Roman"/>
          <w:bCs/>
        </w:rPr>
        <w:t>is of the</w:t>
      </w:r>
      <w:r>
        <w:rPr>
          <w:rFonts w:ascii="Times New Roman" w:hAnsi="Times New Roman" w:cs="Times New Roman"/>
          <w:bCs/>
        </w:rPr>
        <w:t xml:space="preserve"> primary</w:t>
      </w:r>
      <w:r>
        <w:rPr>
          <w:rFonts w:ascii="Times New Roman" w:hAnsi="Times New Roman" w:cs="Times New Roman"/>
          <w:bCs/>
        </w:rPr>
        <w:t xml:space="preserve"> podocyte RNA-seq dataset</w:t>
      </w:r>
      <w:r w:rsidRPr="000A6E9D">
        <w:rPr>
          <w:rFonts w:ascii="Times New Roman" w:hAnsi="Times New Roman" w:cs="Times New Roman"/>
          <w:bCs/>
        </w:rPr>
        <w:t>.</w:t>
      </w:r>
      <w:r w:rsidRPr="000A6E9D">
        <w:rPr>
          <w:rFonts w:ascii="Times New Roman" w:hAnsi="Times New Roman" w:cs="Times New Roman"/>
        </w:rPr>
        <w:t> The plot displays a projection of the gene expression dataset in a 3-dimensional plane</w:t>
      </w:r>
      <w:r>
        <w:rPr>
          <w:rFonts w:ascii="Times New Roman" w:hAnsi="Times New Roman" w:cs="Times New Roman"/>
        </w:rPr>
        <w:t>, where each point represents a different sample</w:t>
      </w:r>
      <w:r w:rsidRPr="000A6E9D">
        <w:rPr>
          <w:rFonts w:ascii="Times New Roman" w:hAnsi="Times New Roman" w:cs="Times New Roman"/>
        </w:rPr>
        <w:t xml:space="preserve">. Axes represent a certain fraction of the variance observed in the dataset, and account for independent sources of variation in the data. </w:t>
      </w:r>
      <w:r>
        <w:rPr>
          <w:rFonts w:ascii="Times New Roman" w:hAnsi="Times New Roman" w:cs="Times New Roman"/>
        </w:rPr>
        <w:t xml:space="preserve">Point colors correspond to </w:t>
      </w:r>
      <w:r>
        <w:rPr>
          <w:rFonts w:ascii="Times New Roman" w:hAnsi="Times New Roman" w:cs="Times New Roman"/>
        </w:rPr>
        <w:t>treatment</w:t>
      </w:r>
      <w:r>
        <w:rPr>
          <w:rFonts w:ascii="Times New Roman" w:hAnsi="Times New Roman" w:cs="Times New Roman"/>
        </w:rPr>
        <w:t xml:space="preserve">.  The plot reveals a </w:t>
      </w:r>
      <w:r>
        <w:rPr>
          <w:rFonts w:ascii="Times New Roman" w:hAnsi="Times New Roman" w:cs="Times New Roman"/>
        </w:rPr>
        <w:t>poor separation between samples generated by the same experimental conditions.</w:t>
      </w:r>
    </w:p>
    <w:p w14:paraId="50BDCF70" w14:textId="121838DE" w:rsidR="00561BC1" w:rsidRPr="000A6E9D" w:rsidRDefault="00561BC1" w:rsidP="00561BC1">
      <w:pPr>
        <w:jc w:val="both"/>
        <w:rPr>
          <w:rFonts w:ascii="Times New Roman" w:hAnsi="Times New Roman" w:cs="Times New Roman"/>
        </w:rPr>
      </w:pPr>
    </w:p>
    <w:p w14:paraId="66F95B96" w14:textId="77777777" w:rsidR="002D5D86" w:rsidRDefault="002D5D86" w:rsidP="002D5D86">
      <w:pPr>
        <w:jc w:val="both"/>
        <w:rPr>
          <w:rFonts w:ascii="Times New Roman" w:hAnsi="Times New Roman" w:cs="Times New Roman"/>
          <w:i/>
        </w:rPr>
      </w:pPr>
      <w:r>
        <w:rPr>
          <w:rFonts w:ascii="Times New Roman" w:hAnsi="Times New Roman" w:cs="Times New Roman"/>
          <w:i/>
        </w:rPr>
        <w:t>Batch effect removal</w:t>
      </w:r>
    </w:p>
    <w:p w14:paraId="073B7BC3" w14:textId="63896DD8" w:rsidR="002D5D86" w:rsidRDefault="002D5D86" w:rsidP="002D5D86">
      <w:pPr>
        <w:jc w:val="both"/>
        <w:rPr>
          <w:rFonts w:ascii="Times New Roman" w:hAnsi="Times New Roman" w:cs="Times New Roman"/>
        </w:rPr>
      </w:pPr>
      <w:r>
        <w:rPr>
          <w:rFonts w:ascii="Times New Roman" w:hAnsi="Times New Roman" w:cs="Times New Roman"/>
        </w:rPr>
        <w:t xml:space="preserve">In order to remove the batch effects in the dataset, the batch effect removal algorithm ComBat </w:t>
      </w:r>
      <w:r>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T8PNohZF","properties":{"formattedCitation":"(Leek et al., 2012)","plainCitation":"(Leek et al., 2012)"},"citationItems":[{"id":49,"uris":["http://zotero.org/users/local/cIvAoSrB/items/UQZNP54Z"],"uri":["http://zotero.org/users/local/cIvAoSrB/items/UQZNP54Z"],"itemData":{"id":49,"type":"article-journal","title":"The sva package for removing batch effects and other unwanted variation in high-throughput experiments","container-title":"Bioinformatics (Oxford, England)","page":"882-883","volume":"28","issue":"6","source":"PubMed","abstract":"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DOI":"10.1093/bioinformatics/bts034","ISSN":"1367-4811","note":"PMID: 22257669\nPMCID: PMC3307112","journalAbbreviation":"Bioinformatics","language":"eng","author":[{"family":"Leek","given":"Jeffrey T."},{"family":"Johnson","given":"W. Evan"},{"family":"Parker","given":"Hilary S."},{"family":"Jaffe","given":"Andrew E."},{"family":"Storey","given":"John D."}],"issued":{"date-parts":[["2012",3,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k et al., 2012)</w:t>
      </w:r>
      <w:r>
        <w:rPr>
          <w:rFonts w:ascii="Times New Roman" w:hAnsi="Times New Roman" w:cs="Times New Roman"/>
        </w:rPr>
        <w:fldChar w:fldCharType="end"/>
      </w:r>
      <w:r>
        <w:rPr>
          <w:rFonts w:ascii="Times New Roman" w:hAnsi="Times New Roman" w:cs="Times New Roman"/>
        </w:rPr>
        <w:t xml:space="preserve"> was used.  The PCA analysis was repeated on the corrected dataset, to assess the effect of the algorithm on sample separation</w:t>
      </w:r>
    </w:p>
    <w:p w14:paraId="10079B65" w14:textId="77777777" w:rsidR="002D5D86" w:rsidRDefault="002D5D86" w:rsidP="002D5D86">
      <w:pPr>
        <w:jc w:val="both"/>
        <w:rPr>
          <w:rFonts w:ascii="Times New Roman" w:hAnsi="Times New Roman" w:cs="Times New Roman"/>
        </w:rPr>
      </w:pPr>
    </w:p>
    <w:p w14:paraId="052CBB4C" w14:textId="41EBE130" w:rsidR="005E3D75" w:rsidRPr="00465DDF" w:rsidRDefault="002D5D86" w:rsidP="005E3D75">
      <w:pPr>
        <w:jc w:val="both"/>
        <w:rPr>
          <w:rFonts w:ascii="Times New Roman" w:hAnsi="Times New Roman" w:cs="Times New Roman"/>
        </w:rPr>
      </w:pPr>
      <w:r w:rsidRPr="00646AE4">
        <w:rPr>
          <w:rFonts w:ascii="Times New Roman" w:hAnsi="Times New Roman" w:cs="Times New Roman"/>
          <w:bCs/>
          <w:i/>
        </w:rPr>
        <w:t xml:space="preserve">Figure </w:t>
      </w:r>
      <w:r>
        <w:rPr>
          <w:rFonts w:ascii="Times New Roman" w:hAnsi="Times New Roman" w:cs="Times New Roman"/>
          <w:bCs/>
          <w:i/>
        </w:rPr>
        <w:t>10</w:t>
      </w:r>
      <w:r w:rsidRPr="000A6E9D">
        <w:rPr>
          <w:rFonts w:ascii="Times New Roman" w:hAnsi="Times New Roman" w:cs="Times New Roman"/>
          <w:bCs/>
        </w:rPr>
        <w:t xml:space="preserve"> | PCA analys</w:t>
      </w:r>
      <w:r>
        <w:rPr>
          <w:rFonts w:ascii="Times New Roman" w:hAnsi="Times New Roman" w:cs="Times New Roman"/>
          <w:bCs/>
        </w:rPr>
        <w:t xml:space="preserve">is of the </w:t>
      </w:r>
      <w:r>
        <w:rPr>
          <w:rFonts w:ascii="Times New Roman" w:hAnsi="Times New Roman" w:cs="Times New Roman"/>
          <w:bCs/>
        </w:rPr>
        <w:t>primary podocyte</w:t>
      </w:r>
      <w:r>
        <w:rPr>
          <w:rFonts w:ascii="Times New Roman" w:hAnsi="Times New Roman" w:cs="Times New Roman"/>
          <w:bCs/>
        </w:rPr>
        <w:t xml:space="preserve"> RNA-seq dataset processed by ComBat</w:t>
      </w:r>
      <w:r w:rsidRPr="000A6E9D">
        <w:rPr>
          <w:rFonts w:ascii="Times New Roman" w:hAnsi="Times New Roman" w:cs="Times New Roman"/>
          <w:bCs/>
        </w:rPr>
        <w:t>.</w:t>
      </w:r>
      <w:r>
        <w:rPr>
          <w:rFonts w:ascii="Times New Roman" w:hAnsi="Times New Roman" w:cs="Times New Roman"/>
        </w:rPr>
        <w:t xml:space="preserve">  Point colors correspond to batches.  The plot shows the algorithm efficiently </w:t>
      </w:r>
      <w:r>
        <w:rPr>
          <w:rFonts w:ascii="Times New Roman" w:hAnsi="Times New Roman" w:cs="Times New Roman"/>
        </w:rPr>
        <w:t>rescues sample separation based on experimental conditions.</w:t>
      </w:r>
    </w:p>
    <w:p w14:paraId="63FF7F73" w14:textId="77777777" w:rsidR="005E3D75" w:rsidRDefault="005E3D75" w:rsidP="005E3D75">
      <w:pPr>
        <w:jc w:val="both"/>
        <w:rPr>
          <w:rFonts w:ascii="Times New Roman" w:hAnsi="Times New Roman" w:cs="Times New Roman"/>
        </w:rPr>
      </w:pPr>
    </w:p>
    <w:p w14:paraId="1022D6D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2 </w:t>
      </w:r>
      <w:r w:rsidRPr="003B7062">
        <w:rPr>
          <w:rFonts w:ascii="Times New Roman" w:hAnsi="Times New Roman" w:cs="Times New Roman"/>
          <w:b/>
        </w:rPr>
        <w:t>Interactive heatmap</w:t>
      </w:r>
    </w:p>
    <w:p w14:paraId="2398F75C" w14:textId="77777777" w:rsidR="005E3D75" w:rsidRDefault="005E3D75" w:rsidP="005E3D75">
      <w:pPr>
        <w:jc w:val="both"/>
        <w:rPr>
          <w:rFonts w:ascii="Times New Roman" w:hAnsi="Times New Roman" w:cs="Times New Roman"/>
        </w:rPr>
      </w:pPr>
      <w:r>
        <w:rPr>
          <w:rFonts w:ascii="Times New Roman" w:hAnsi="Times New Roman" w:cs="Times New Roman"/>
        </w:rPr>
        <w:t>To interactively visualize the dataset, an interactive heatmap was generated using the Clustergrammer tool.</w:t>
      </w:r>
    </w:p>
    <w:p w14:paraId="3E564490" w14:textId="77777777" w:rsidR="005E3D75" w:rsidRDefault="005E3D75" w:rsidP="005E3D75">
      <w:pPr>
        <w:jc w:val="both"/>
        <w:rPr>
          <w:rFonts w:ascii="Times New Roman" w:hAnsi="Times New Roman" w:cs="Times New Roman"/>
        </w:rPr>
      </w:pPr>
    </w:p>
    <w:p w14:paraId="20D5C2A3" w14:textId="3326A863" w:rsidR="003870C6" w:rsidRPr="003B7062" w:rsidRDefault="003870C6" w:rsidP="003870C6">
      <w:pPr>
        <w:jc w:val="both"/>
        <w:rPr>
          <w:rFonts w:ascii="Times New Roman" w:hAnsi="Times New Roman" w:cs="Times New Roman"/>
        </w:rPr>
      </w:pPr>
      <w:r w:rsidRPr="003870C6">
        <w:rPr>
          <w:rFonts w:ascii="Times New Roman" w:hAnsi="Times New Roman" w:cs="Times New Roman"/>
          <w:bCs/>
          <w:i/>
        </w:rPr>
        <w:t xml:space="preserve">Figure </w:t>
      </w:r>
      <w:r w:rsidR="00CB77A3">
        <w:rPr>
          <w:rFonts w:ascii="Times New Roman" w:hAnsi="Times New Roman" w:cs="Times New Roman"/>
          <w:bCs/>
          <w:i/>
        </w:rPr>
        <w:t>1</w:t>
      </w:r>
      <w:r w:rsidR="002D5D86">
        <w:rPr>
          <w:rFonts w:ascii="Times New Roman" w:hAnsi="Times New Roman" w:cs="Times New Roman"/>
          <w:bCs/>
          <w:i/>
        </w:rPr>
        <w:t>1</w:t>
      </w:r>
      <w:r w:rsidRPr="003B7062">
        <w:rPr>
          <w:rFonts w:ascii="Times New Roman" w:hAnsi="Times New Roman" w:cs="Times New Roman"/>
          <w:bCs/>
        </w:rPr>
        <w:t xml:space="preserve"> | Interactive visualization of the expression of the most variable genes.</w:t>
      </w:r>
      <w:r>
        <w:rPr>
          <w:rFonts w:ascii="Times New Roman" w:hAnsi="Times New Roman" w:cs="Times New Roman"/>
          <w:bCs/>
        </w:rPr>
        <w:t xml:space="preserve"> </w:t>
      </w:r>
      <w:r w:rsidRPr="003B7062">
        <w:rPr>
          <w:rFonts w:ascii="Times New Roman" w:hAnsi="Times New Roman" w:cs="Times New Roman"/>
        </w:rPr>
        <w:t xml:space="preserve"> The </w:t>
      </w:r>
      <w:r>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Pr>
          <w:rFonts w:ascii="Times New Roman" w:hAnsi="Times New Roman" w:cs="Times New Roman"/>
        </w:rPr>
        <w:t xml:space="preserve"> most variably expressed genes (displayed on rows) across the 6 microarray samples (</w:t>
      </w:r>
      <w:r w:rsidRPr="003B7062">
        <w:rPr>
          <w:rFonts w:ascii="Times New Roman" w:hAnsi="Times New Roman" w:cs="Times New Roman"/>
        </w:rPr>
        <w:t>displayed on columns</w:t>
      </w:r>
      <w:r>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Pr>
          <w:rFonts w:ascii="Times New Roman" w:hAnsi="Times New Roman" w:cs="Times New Roman"/>
        </w:rPr>
        <w:t>sample’s treatment type, timepoint of sampling, and replicate number.  The tool allows to identify clusters of coexpressed genes, and to calculate enriched biological terms using Enrichr.</w:t>
      </w:r>
    </w:p>
    <w:p w14:paraId="717AF55B" w14:textId="77777777" w:rsidR="005E3D75" w:rsidRDefault="005E3D75" w:rsidP="005E3D75">
      <w:pPr>
        <w:jc w:val="both"/>
        <w:rPr>
          <w:rFonts w:ascii="Times New Roman" w:hAnsi="Times New Roman" w:cs="Times New Roman"/>
        </w:rPr>
      </w:pPr>
    </w:p>
    <w:p w14:paraId="1523A8E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3 </w:t>
      </w:r>
      <w:r w:rsidRPr="003B7062">
        <w:rPr>
          <w:rFonts w:ascii="Times New Roman" w:hAnsi="Times New Roman" w:cs="Times New Roman"/>
          <w:b/>
        </w:rPr>
        <w:t>Differential gene expression analysis</w:t>
      </w:r>
    </w:p>
    <w:p w14:paraId="1413A812" w14:textId="1896AE0A" w:rsidR="005E3D75" w:rsidRDefault="005E3D75" w:rsidP="005E3D75">
      <w:pPr>
        <w:jc w:val="both"/>
        <w:rPr>
          <w:rFonts w:ascii="Times New Roman" w:hAnsi="Times New Roman" w:cs="Times New Roman"/>
        </w:rPr>
      </w:pPr>
      <w:r>
        <w:rPr>
          <w:rFonts w:ascii="Times New Roman" w:hAnsi="Times New Roman" w:cs="Times New Roman"/>
        </w:rPr>
        <w:t>Differential gene expression signatures were calculated by comparing</w:t>
      </w:r>
      <w:r w:rsidR="002D5D86">
        <w:rPr>
          <w:rFonts w:ascii="Times New Roman" w:hAnsi="Times New Roman" w:cs="Times New Roman"/>
        </w:rPr>
        <w:t xml:space="preserve"> samples from different experimental conditions</w:t>
      </w:r>
      <w:r>
        <w:rPr>
          <w:rFonts w:ascii="Times New Roman" w:hAnsi="Times New Roman" w:cs="Times New Roman"/>
        </w:rPr>
        <w:t xml:space="preserve">.  To achieve this, the Characteristic Direction </w:t>
      </w:r>
      <w:r w:rsidR="00A20B63">
        <w:rPr>
          <w:rFonts w:ascii="Times New Roman" w:hAnsi="Times New Roman" w:cs="Times New Roman"/>
        </w:rPr>
        <w:t xml:space="preserve">(CD) </w:t>
      </w:r>
      <w:r>
        <w:rPr>
          <w:rFonts w:ascii="Times New Roman" w:hAnsi="Times New Roman" w:cs="Times New Roman"/>
        </w:rPr>
        <w:t>method was used on normalized expression data.</w:t>
      </w:r>
    </w:p>
    <w:p w14:paraId="51238192" w14:textId="77777777" w:rsidR="005E3D75" w:rsidRDefault="005E3D75" w:rsidP="005E3D75">
      <w:pPr>
        <w:jc w:val="both"/>
        <w:rPr>
          <w:rFonts w:ascii="Times New Roman" w:hAnsi="Times New Roman" w:cs="Times New Roman"/>
        </w:rPr>
      </w:pPr>
    </w:p>
    <w:p w14:paraId="0600E4B7" w14:textId="1667A95E" w:rsidR="005E3D75" w:rsidRDefault="005E3D75" w:rsidP="005E3D75">
      <w:pPr>
        <w:jc w:val="both"/>
        <w:rPr>
          <w:rFonts w:ascii="Times New Roman" w:hAnsi="Times New Roman" w:cs="Times New Roman"/>
          <w:bCs/>
        </w:rPr>
      </w:pPr>
      <w:r>
        <w:rPr>
          <w:rFonts w:ascii="Times New Roman" w:hAnsi="Times New Roman" w:cs="Times New Roman"/>
          <w:i/>
        </w:rPr>
        <w:t>Figure</w:t>
      </w:r>
      <w:r w:rsidR="002D5D86">
        <w:rPr>
          <w:rFonts w:ascii="Times New Roman" w:hAnsi="Times New Roman" w:cs="Times New Roman"/>
          <w:i/>
        </w:rPr>
        <w:t xml:space="preserve"> 12</w:t>
      </w:r>
      <w:r w:rsidR="00EA183D">
        <w:rPr>
          <w:rFonts w:ascii="Times New Roman" w:hAnsi="Times New Roman" w:cs="Times New Roman"/>
          <w:i/>
        </w:rPr>
        <w:t xml:space="preserve"> </w:t>
      </w:r>
      <w:r w:rsidR="00EA183D">
        <w:rPr>
          <w:rFonts w:ascii="Times New Roman" w:hAnsi="Times New Roman" w:cs="Times New Roman"/>
        </w:rPr>
        <w:t xml:space="preserve">| </w:t>
      </w:r>
      <w:r w:rsidR="002D5D86" w:rsidRPr="007700B6">
        <w:rPr>
          <w:rFonts w:ascii="Times New Roman" w:hAnsi="Times New Roman" w:cs="Times New Roman"/>
          <w:bCs/>
        </w:rPr>
        <w:t>Interactive visualization of the differential expression levels of the most variably differentially expressed genes.</w:t>
      </w:r>
      <w:r w:rsidR="002D5D86">
        <w:rPr>
          <w:rFonts w:ascii="Times New Roman" w:hAnsi="Times New Roman" w:cs="Times New Roman"/>
          <w:bCs/>
        </w:rPr>
        <w:t xml:space="preserve">  Columns represent differential gene expression signatures calculated by comparing samples of the corresponding timepoint to the 0 timepoint.</w:t>
      </w:r>
    </w:p>
    <w:p w14:paraId="21D925A3" w14:textId="77777777" w:rsidR="002D5D86" w:rsidRDefault="002D5D86" w:rsidP="005E3D75">
      <w:pPr>
        <w:jc w:val="both"/>
        <w:rPr>
          <w:rFonts w:ascii="Times New Roman" w:hAnsi="Times New Roman" w:cs="Times New Roman"/>
        </w:rPr>
      </w:pPr>
    </w:p>
    <w:p w14:paraId="6B52F527"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4 </w:t>
      </w:r>
      <w:r w:rsidRPr="003B7062">
        <w:rPr>
          <w:rFonts w:ascii="Times New Roman" w:hAnsi="Times New Roman" w:cs="Times New Roman"/>
          <w:b/>
        </w:rPr>
        <w:t>Enrichment analysis</w:t>
      </w:r>
    </w:p>
    <w:p w14:paraId="7B354159" w14:textId="353BD32F" w:rsidR="00F809EB" w:rsidRDefault="00F809EB" w:rsidP="00F809EB">
      <w:pPr>
        <w:jc w:val="both"/>
        <w:rPr>
          <w:rFonts w:ascii="Times New Roman" w:hAnsi="Times New Roman" w:cs="Times New Roman"/>
        </w:rPr>
      </w:pPr>
      <w:r>
        <w:rPr>
          <w:rFonts w:ascii="Times New Roman" w:hAnsi="Times New Roman" w:cs="Times New Roman"/>
        </w:rPr>
        <w:t xml:space="preserve">To investigate the biological pathways associated to the </w:t>
      </w:r>
      <w:r w:rsidR="00F01678">
        <w:rPr>
          <w:rFonts w:ascii="Times New Roman" w:hAnsi="Times New Roman" w:cs="Times New Roman"/>
        </w:rPr>
        <w:t xml:space="preserve">most upregulated and downregulated </w:t>
      </w:r>
      <w:r>
        <w:rPr>
          <w:rFonts w:ascii="Times New Roman" w:hAnsi="Times New Roman" w:cs="Times New Roman"/>
        </w:rPr>
        <w:t>genes</w:t>
      </w:r>
      <w:r w:rsidR="00E712CE">
        <w:rPr>
          <w:rFonts w:ascii="Times New Roman" w:hAnsi="Times New Roman" w:cs="Times New Roman"/>
        </w:rPr>
        <w:t xml:space="preserve"> induced by HIV infection</w:t>
      </w:r>
      <w:r>
        <w:rPr>
          <w:rFonts w:ascii="Times New Roman" w:hAnsi="Times New Roman" w:cs="Times New Roman"/>
        </w:rPr>
        <w:t>, an enrichment analys</w:t>
      </w:r>
      <w:r w:rsidR="00E712CE">
        <w:rPr>
          <w:rFonts w:ascii="Times New Roman" w:hAnsi="Times New Roman" w:cs="Times New Roman"/>
        </w:rPr>
        <w:t xml:space="preserve">is was performed using Enrichr.  The HIV infection signature used in all following analyses is generated by comparing HIV-infected samples to GFP-infected control samples. </w:t>
      </w:r>
    </w:p>
    <w:p w14:paraId="094397A4" w14:textId="77777777" w:rsidR="005E3D75" w:rsidRDefault="005E3D75" w:rsidP="005E3D75">
      <w:pPr>
        <w:jc w:val="both"/>
        <w:rPr>
          <w:rFonts w:ascii="Times New Roman" w:hAnsi="Times New Roman" w:cs="Times New Roman"/>
        </w:rPr>
      </w:pPr>
    </w:p>
    <w:p w14:paraId="011D2A60" w14:textId="66CB51C2" w:rsidR="005E3D75" w:rsidRPr="00F809EB" w:rsidRDefault="005E3D75" w:rsidP="005E3D75">
      <w:pPr>
        <w:jc w:val="both"/>
        <w:rPr>
          <w:rFonts w:ascii="Times New Roman" w:hAnsi="Times New Roman" w:cs="Times New Roman"/>
        </w:rPr>
      </w:pPr>
      <w:r>
        <w:rPr>
          <w:rFonts w:ascii="Times New Roman" w:hAnsi="Times New Roman" w:cs="Times New Roman"/>
          <w:i/>
        </w:rPr>
        <w:t>Figure</w:t>
      </w:r>
      <w:r w:rsidR="00F809EB">
        <w:rPr>
          <w:rFonts w:ascii="Times New Roman" w:hAnsi="Times New Roman" w:cs="Times New Roman"/>
          <w:i/>
        </w:rPr>
        <w:t xml:space="preserve"> 1</w:t>
      </w:r>
      <w:r w:rsidR="00CB77A3">
        <w:rPr>
          <w:rFonts w:ascii="Times New Roman" w:hAnsi="Times New Roman" w:cs="Times New Roman"/>
          <w:i/>
        </w:rPr>
        <w:t>2</w:t>
      </w:r>
      <w:r w:rsidR="00F809EB">
        <w:rPr>
          <w:rFonts w:ascii="Times New Roman" w:hAnsi="Times New Roman" w:cs="Times New Roman"/>
        </w:rPr>
        <w:t xml:space="preserve"> | </w:t>
      </w:r>
      <w:r w:rsidR="00FB2C72">
        <w:rPr>
          <w:rFonts w:ascii="Times New Roman" w:hAnsi="Times New Roman" w:cs="Times New Roman"/>
        </w:rPr>
        <w:t xml:space="preserve">Selected enrichment results for the top 500 most overexpressed and underexpressed genes induced by </w:t>
      </w:r>
      <w:r w:rsidR="00F22D00">
        <w:rPr>
          <w:rFonts w:ascii="Times New Roman" w:hAnsi="Times New Roman" w:cs="Times New Roman"/>
        </w:rPr>
        <w:t>HIV</w:t>
      </w:r>
      <w:r w:rsidR="00FB2C72">
        <w:rPr>
          <w:rFonts w:ascii="Times New Roman" w:hAnsi="Times New Roman" w:cs="Times New Roman"/>
        </w:rPr>
        <w:t xml:space="preserve"> infection</w:t>
      </w:r>
      <w:r w:rsidR="00F22D00">
        <w:rPr>
          <w:rFonts w:ascii="Times New Roman" w:hAnsi="Times New Roman" w:cs="Times New Roman"/>
        </w:rPr>
        <w:t>, when compared to GFP control infection</w:t>
      </w:r>
      <w:r w:rsidR="00FB2C72">
        <w:rPr>
          <w:rFonts w:ascii="Times New Roman" w:hAnsi="Times New Roman" w:cs="Times New Roman"/>
        </w:rPr>
        <w:t>.  The figure displays some of the terms which are most significantly associated to the genesets, as ranked by Enrichr.</w:t>
      </w:r>
    </w:p>
    <w:p w14:paraId="45FAA7D8" w14:textId="77777777" w:rsidR="005E3D75" w:rsidRDefault="005E3D75" w:rsidP="005E3D75">
      <w:pPr>
        <w:jc w:val="both"/>
        <w:rPr>
          <w:rFonts w:ascii="Times New Roman" w:hAnsi="Times New Roman" w:cs="Times New Roman"/>
        </w:rPr>
      </w:pPr>
    </w:p>
    <w:p w14:paraId="3C05EC4D"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5 </w:t>
      </w:r>
      <w:r w:rsidRPr="003B7062">
        <w:rPr>
          <w:rFonts w:ascii="Times New Roman" w:hAnsi="Times New Roman" w:cs="Times New Roman"/>
          <w:b/>
        </w:rPr>
        <w:t>Small molecule profiling</w:t>
      </w:r>
    </w:p>
    <w:p w14:paraId="3DBCD02D" w14:textId="77777777" w:rsidR="00F9121E" w:rsidRDefault="00F9121E" w:rsidP="00F9121E">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00CDS</w:t>
      </w:r>
      <w:r>
        <w:rPr>
          <w:rFonts w:ascii="Times New Roman" w:hAnsi="Times New Roman" w:cs="Times New Roman"/>
          <w:vertAlign w:val="superscript"/>
        </w:rPr>
        <w:t>2</w:t>
      </w:r>
      <w:r>
        <w:rPr>
          <w:rFonts w:ascii="Times New Roman" w:hAnsi="Times New Roman" w:cs="Times New Roman"/>
        </w:rPr>
        <w:t xml:space="preserve"> tool.</w:t>
      </w:r>
    </w:p>
    <w:p w14:paraId="2337FBC8" w14:textId="77777777" w:rsidR="005E3D75" w:rsidRDefault="005E3D75" w:rsidP="005E3D75">
      <w:pPr>
        <w:jc w:val="both"/>
        <w:rPr>
          <w:rFonts w:ascii="Times New Roman" w:hAnsi="Times New Roman" w:cs="Times New Roman"/>
          <w:i/>
        </w:rPr>
      </w:pPr>
    </w:p>
    <w:p w14:paraId="0AD0AA93" w14:textId="0A7D6614" w:rsidR="00695954" w:rsidRDefault="00695954" w:rsidP="00695954">
      <w:pPr>
        <w:jc w:val="both"/>
        <w:rPr>
          <w:rFonts w:ascii="Times New Roman" w:hAnsi="Times New Roman" w:cs="Times New Roman"/>
        </w:rPr>
      </w:pPr>
      <w:r>
        <w:rPr>
          <w:rFonts w:ascii="Times New Roman" w:hAnsi="Times New Roman" w:cs="Times New Roman"/>
        </w:rPr>
        <w:t>The top 50 most similar and 50 most opposite signatures were extracted, and the names of the small molecules which generated them were extracted.</w:t>
      </w:r>
      <w:r w:rsidR="00A05A3B">
        <w:rPr>
          <w:rFonts w:ascii="Times New Roman" w:hAnsi="Times New Roman" w:cs="Times New Roman"/>
        </w:rPr>
        <w:t xml:space="preserve">  Following this, t</w:t>
      </w:r>
      <w:r>
        <w:rPr>
          <w:rFonts w:ascii="Times New Roman" w:hAnsi="Times New Roman" w:cs="Times New Roman"/>
        </w:rPr>
        <w:t>he number of times each small molecule appears within the top 50 signatures was calculated and plotted below.</w:t>
      </w:r>
    </w:p>
    <w:p w14:paraId="145C9F7A" w14:textId="77777777" w:rsidR="005E3D75" w:rsidRDefault="005E3D75" w:rsidP="005E3D75">
      <w:pPr>
        <w:jc w:val="both"/>
        <w:rPr>
          <w:rFonts w:ascii="Times New Roman" w:hAnsi="Times New Roman" w:cs="Times New Roman"/>
        </w:rPr>
      </w:pPr>
    </w:p>
    <w:p w14:paraId="405EC5EA" w14:textId="623C81A4" w:rsidR="005E3D75" w:rsidRPr="00DE5A15" w:rsidRDefault="005E3D75" w:rsidP="005E3D75">
      <w:pPr>
        <w:jc w:val="both"/>
        <w:rPr>
          <w:rFonts w:ascii="Times New Roman" w:hAnsi="Times New Roman" w:cs="Times New Roman"/>
        </w:rPr>
      </w:pPr>
      <w:r>
        <w:rPr>
          <w:rFonts w:ascii="Times New Roman" w:hAnsi="Times New Roman" w:cs="Times New Roman"/>
          <w:i/>
        </w:rPr>
        <w:t xml:space="preserve">Figure </w:t>
      </w:r>
      <w:r w:rsidR="00CB77A3">
        <w:rPr>
          <w:rFonts w:ascii="Times New Roman" w:hAnsi="Times New Roman" w:cs="Times New Roman"/>
          <w:i/>
        </w:rPr>
        <w:t>13</w:t>
      </w:r>
      <w:r w:rsidR="00DE5A15">
        <w:rPr>
          <w:rFonts w:ascii="Times New Roman" w:hAnsi="Times New Roman" w:cs="Times New Roman"/>
          <w:i/>
        </w:rPr>
        <w:t xml:space="preserve"> </w:t>
      </w:r>
      <w:r w:rsidR="00DE5A15">
        <w:rPr>
          <w:rFonts w:ascii="Times New Roman" w:hAnsi="Times New Roman" w:cs="Times New Roman"/>
        </w:rPr>
        <w:t xml:space="preserve">| Summary of the most relevant small molecules which mimic or reverse </w:t>
      </w:r>
      <w:r w:rsidR="000650B9">
        <w:rPr>
          <w:rFonts w:ascii="Times New Roman" w:hAnsi="Times New Roman" w:cs="Times New Roman"/>
        </w:rPr>
        <w:t>HIV</w:t>
      </w:r>
      <w:r w:rsidR="00DE5A15">
        <w:rPr>
          <w:rFonts w:ascii="Times New Roman" w:hAnsi="Times New Roman" w:cs="Times New Roman"/>
        </w:rPr>
        <w:t xml:space="preserve"> infection signature.  The barchart represents the number of times each molecule appears within the top 50 most similar or opposite signatures.</w:t>
      </w:r>
      <w:r w:rsidR="002E5A84">
        <w:rPr>
          <w:rFonts w:ascii="Times New Roman" w:hAnsi="Times New Roman" w:cs="Times New Roman"/>
        </w:rPr>
        <w:t xml:space="preserve">  Some of the small molecules </w:t>
      </w:r>
      <w:r w:rsidR="00CB2698">
        <w:rPr>
          <w:rFonts w:ascii="Times New Roman" w:hAnsi="Times New Roman" w:cs="Times New Roman"/>
        </w:rPr>
        <w:t xml:space="preserve">which reverse the signature </w:t>
      </w:r>
      <w:r w:rsidR="002E5A84">
        <w:rPr>
          <w:rFonts w:ascii="Times New Roman" w:hAnsi="Times New Roman" w:cs="Times New Roman"/>
        </w:rPr>
        <w:t>have been reported to be involved in inhibition of viral replication</w:t>
      </w:r>
      <w:r w:rsidR="008C32AE">
        <w:rPr>
          <w:rFonts w:ascii="Times New Roman" w:hAnsi="Times New Roman" w:cs="Times New Roman"/>
        </w:rPr>
        <w:t xml:space="preserve">, such as mitoxantrone </w:t>
      </w:r>
      <w:r w:rsidR="008C32AE">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wXdI5ggX","properties":{"formattedCitation":"(Carlson et al., 2000)","plainCitation":"(Carlson et al., 2000)"},"citationItems":[{"id":51,"uris":["http://zotero.org/users/local/cIvAoSrB/items/WNHJT4GC"],"uri":["http://zotero.org/users/local/cIvAoSrB/items/WNHJT4GC"],"itemData":{"id":51,"type":"article-journal","title":"Developing a dynamic pharmacophore model for HIV-1 integrase","container-title":"Journal of Medicinal Chemistry","page":"2100-2114","volume":"43","issue":"11","source":"PubMed","abstract":"We present the first receptor-based pharmacophore model for HIV-1 integrase. The development of \"dynamic\" pharmacophore models is a new method that accounts for the inherent flexibility of the active site and aims to reduce the entropic penalties associated with binding a ligand. Furthermore, this new drug discovery method overcomes the limitation of an incomplete crystal structure of the target protein. A molecular dynamics (MD) simulation describes the flexibility of the uncomplexed protein. Many conformational models of the protein are saved from the MD simulations and used in a series of multi-unit search for interacting conformers (MUSIC) simulations. MUSIC is a multiple-copy minimization method, available in the BOSS program; it is used to determine binding regions for probe molecules containing functional groups that complement the active site. All protein conformations from the MD are overlaid, and conserved binding regions for the probe molecules are identified. Those conserved binding regions define the dynamic pharmacophore model. Here, the dynamic model is compared to known inhibitors of the integrase as well as a three-point, ligand-based pharmacophore model from the literature. Also, a \"static\" pharmacophore model was determined in the standard fashion, using a single crystal structure. Inhibitors thought to bind in the active site of HIV-1 integrase fit the dynamic model but not the static model. Finally, we have identified a set of compounds from the Available Chemicals Directory that fit the dynamic pharmacophore model, and experimental testing of the compounds has confirmed several new inhibitors.","ISSN":"0022-2623","note":"PMID: 10841789","journalAbbreviation":"J. Med. Chem.","language":"eng","author":[{"family":"Carlson","given":"H. A."},{"family":"Masukawa","given":"K. M."},{"family":"Rubins","given":"K."},{"family":"Bushman","given":"F. D."},{"family":"Jorgensen","given":"W. L."},{"family":"Lins","given":"R. D."},{"family":"Briggs","given":"J. M."},{"family":"McCammon","given":"J. A."}],"issued":{"date-parts":[["2000",6,1]]}}}],"schema":"https://github.com/citation-style-language/schema/raw/master/csl-citation.json"} </w:instrText>
      </w:r>
      <w:r w:rsidR="008C32AE">
        <w:rPr>
          <w:rFonts w:ascii="Times New Roman" w:hAnsi="Times New Roman" w:cs="Times New Roman"/>
        </w:rPr>
        <w:fldChar w:fldCharType="separate"/>
      </w:r>
      <w:r w:rsidR="008C32AE">
        <w:rPr>
          <w:rFonts w:ascii="Times New Roman" w:hAnsi="Times New Roman" w:cs="Times New Roman"/>
          <w:noProof/>
        </w:rPr>
        <w:t>(Carlson et al., 2000)</w:t>
      </w:r>
      <w:r w:rsidR="008C32AE">
        <w:rPr>
          <w:rFonts w:ascii="Times New Roman" w:hAnsi="Times New Roman" w:cs="Times New Roman"/>
        </w:rPr>
        <w:fldChar w:fldCharType="end"/>
      </w:r>
      <w:r w:rsidR="008C32AE">
        <w:rPr>
          <w:rFonts w:ascii="Times New Roman" w:hAnsi="Times New Roman" w:cs="Times New Roman"/>
        </w:rPr>
        <w:t xml:space="preserve">, QL-XII-47 </w:t>
      </w:r>
      <w:r w:rsidR="008C32AE">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8OcBLSRP","properties":{"formattedCitation":"(de Wispelaere et al., 2017)","plainCitation":"(de Wispelaere et al., 2017)"},"citationItems":[{"id":53,"uris":["http://zotero.org/users/local/cIvAoSrB/items/ZG3MACQQ"],"uri":["http://zotero.org/users/local/cIvAoSrB/items/ZG3MACQQ"],"itemData":{"id":53,"type":"article-journal","title":"Discovery of host-targeted covalent inhibitors of dengue virus","container-title":"Antiviral Research","page":"171-179","volume":"139","source":"ScienceDirect","abstract":"We report here on an approach targeting the host reactive cysteinome to identify inhibitors of host factors required for the infectious cycle of Flaviviruses and other viruses. We used two parallel cellular phenotypic screens to identify a series of covalent inhibitors, exemplified by QL-XII-47, that are active against dengue virus. We show that the compounds effectively block viral protein expression and that this inhibition is associated with repression of downstream processes of the infectious cycle, and thus significantly contributes to the potent antiviral activity of these compounds. We demonstrate that QL-XII-47's antiviral activity requires selective, covalent modification of a host target by showing that the compound's antiviral activity is recapitulated when cells are preincubated with QL-XII-47 and then washed prior to viral infection and by showing that QL-XII-47R, a non-reactive analog, lacks antiviral activity at concentrations more than 20-fold higher than QL-XII-47's IC90. QL-XII-47's inhibition of Zika virus, West Nile virus, hepatitis C virus, and poliovirus further suggests that it acts via a target mediating inhibition of these other medically relevant viruses. These results demonstrate the utility of screens targeting the host reactive cysteinome for rapid identification of compounds with potent antiviral activity.","DOI":"10.1016/j.antiviral.2016.12.017","ISSN":"0166-3542","journalAbbreviation":"Antiviral Research","author":[{"family":"Wispelaere","given":"Mélissanne","non-dropping-particle":"de"},{"family":"Carocci","given":"Margot"},{"family":"Liang","given":"Yanke"},{"family":"Liu","given":"Qingsong"},{"family":"Sun","given":"Eileen"},{"family":"Vetter","given":"Michael L."},{"family":"Wang","given":"Jinhua"},{"family":"Gray","given":"Nathanael S."},{"family":"Yang","given":"Priscilla L."}],"issued":{"date-parts":[["2017",3]]}}}],"schema":"https://github.com/citation-style-language/schema/raw/master/csl-citation.json"} </w:instrText>
      </w:r>
      <w:r w:rsidR="008C32AE">
        <w:rPr>
          <w:rFonts w:ascii="Times New Roman" w:hAnsi="Times New Roman" w:cs="Times New Roman"/>
        </w:rPr>
        <w:fldChar w:fldCharType="separate"/>
      </w:r>
      <w:r w:rsidR="008C32AE">
        <w:rPr>
          <w:rFonts w:ascii="Times New Roman" w:hAnsi="Times New Roman" w:cs="Times New Roman"/>
          <w:noProof/>
        </w:rPr>
        <w:t>(de Wispelaere et al., 2017)</w:t>
      </w:r>
      <w:r w:rsidR="008C32AE">
        <w:rPr>
          <w:rFonts w:ascii="Times New Roman" w:hAnsi="Times New Roman" w:cs="Times New Roman"/>
        </w:rPr>
        <w:fldChar w:fldCharType="end"/>
      </w:r>
      <w:r w:rsidR="008C32AE">
        <w:rPr>
          <w:rFonts w:ascii="Times New Roman" w:hAnsi="Times New Roman" w:cs="Times New Roman"/>
        </w:rPr>
        <w:t xml:space="preserve">, and emetine </w:t>
      </w:r>
      <w:r w:rsidR="008C32AE">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FGSTzwAq","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8C32AE">
        <w:rPr>
          <w:rFonts w:ascii="Times New Roman" w:hAnsi="Times New Roman" w:cs="Times New Roman"/>
        </w:rPr>
        <w:fldChar w:fldCharType="separate"/>
      </w:r>
      <w:r w:rsidR="008C32AE" w:rsidRPr="00323BFC">
        <w:rPr>
          <w:rFonts w:ascii="Times New Roman" w:eastAsia="Times New Roman" w:hAnsi="Times New Roman" w:cs="Times New Roman"/>
        </w:rPr>
        <w:t>(Chaves Valadão et al., 2015)</w:t>
      </w:r>
      <w:r w:rsidR="008C32AE">
        <w:rPr>
          <w:rFonts w:ascii="Times New Roman" w:hAnsi="Times New Roman" w:cs="Times New Roman"/>
        </w:rPr>
        <w:fldChar w:fldCharType="end"/>
      </w:r>
      <w:r w:rsidR="008C32AE">
        <w:rPr>
          <w:rFonts w:ascii="Times New Roman" w:hAnsi="Times New Roman" w:cs="Times New Roman"/>
        </w:rPr>
        <w:t>.</w:t>
      </w:r>
    </w:p>
    <w:p w14:paraId="0EDB7D80" w14:textId="77777777" w:rsidR="005E3D75" w:rsidRDefault="005E3D75" w:rsidP="005E3D75">
      <w:pPr>
        <w:jc w:val="both"/>
        <w:rPr>
          <w:rFonts w:ascii="Times New Roman" w:hAnsi="Times New Roman" w:cs="Times New Roman"/>
        </w:rPr>
      </w:pPr>
    </w:p>
    <w:p w14:paraId="67394A3C" w14:textId="1BE1D36A" w:rsidR="00DE0C5B" w:rsidRDefault="00DE0C5B" w:rsidP="005E3D75">
      <w:pPr>
        <w:jc w:val="both"/>
        <w:rPr>
          <w:rFonts w:ascii="Times New Roman" w:hAnsi="Times New Roman" w:cs="Times New Roman"/>
        </w:rPr>
      </w:pPr>
      <w:r>
        <w:rPr>
          <w:rFonts w:ascii="Times New Roman" w:hAnsi="Times New Roman" w:cs="Times New Roman"/>
        </w:rPr>
        <w:t>Full results are available below:</w:t>
      </w:r>
    </w:p>
    <w:p w14:paraId="101E30CE" w14:textId="77777777" w:rsidR="0060533A" w:rsidRDefault="0060533A" w:rsidP="002A5B61">
      <w:pPr>
        <w:jc w:val="both"/>
        <w:rPr>
          <w:rFonts w:ascii="Times New Roman" w:hAnsi="Times New Roman" w:cs="Times New Roman"/>
        </w:rPr>
      </w:pPr>
    </w:p>
    <w:p w14:paraId="39D9851A" w14:textId="77777777" w:rsidR="003F703E" w:rsidRDefault="003F703E" w:rsidP="002A5B61">
      <w:pPr>
        <w:jc w:val="both"/>
        <w:rPr>
          <w:rFonts w:ascii="Times New Roman" w:hAnsi="Times New Roman" w:cs="Times New Roman"/>
        </w:rPr>
      </w:pPr>
    </w:p>
    <w:p w14:paraId="68D41BD2" w14:textId="77777777" w:rsidR="003F703E" w:rsidRDefault="003F703E" w:rsidP="002A5B61">
      <w:pPr>
        <w:jc w:val="both"/>
        <w:rPr>
          <w:rFonts w:ascii="Times New Roman" w:hAnsi="Times New Roman" w:cs="Times New Roman"/>
        </w:rPr>
      </w:pPr>
    </w:p>
    <w:p w14:paraId="2C3C3E47" w14:textId="77777777" w:rsidR="003F703E" w:rsidRDefault="003F703E" w:rsidP="002A5B61">
      <w:pPr>
        <w:jc w:val="both"/>
        <w:rPr>
          <w:rFonts w:ascii="Times New Roman" w:hAnsi="Times New Roman" w:cs="Times New Roman"/>
        </w:rPr>
      </w:pPr>
    </w:p>
    <w:p w14:paraId="1E2DEE5B" w14:textId="77777777" w:rsidR="003F703E" w:rsidRDefault="003F703E" w:rsidP="002A5B61">
      <w:pPr>
        <w:jc w:val="both"/>
        <w:rPr>
          <w:rFonts w:ascii="Times New Roman" w:hAnsi="Times New Roman" w:cs="Times New Roman"/>
        </w:rPr>
      </w:pPr>
    </w:p>
    <w:p w14:paraId="631DD440" w14:textId="77777777" w:rsidR="003F703E" w:rsidRDefault="003F703E" w:rsidP="002A5B61">
      <w:pPr>
        <w:jc w:val="both"/>
        <w:rPr>
          <w:rFonts w:ascii="Times New Roman" w:hAnsi="Times New Roman" w:cs="Times New Roman"/>
        </w:rPr>
      </w:pPr>
    </w:p>
    <w:p w14:paraId="0A648820" w14:textId="77777777" w:rsidR="003F703E" w:rsidRDefault="003F703E" w:rsidP="002A5B61">
      <w:pPr>
        <w:jc w:val="both"/>
        <w:rPr>
          <w:rFonts w:ascii="Times New Roman" w:hAnsi="Times New Roman" w:cs="Times New Roman"/>
        </w:rPr>
      </w:pPr>
    </w:p>
    <w:p w14:paraId="4DC6E42E" w14:textId="77777777" w:rsidR="003F703E" w:rsidRDefault="003F703E" w:rsidP="002A5B61">
      <w:pPr>
        <w:jc w:val="both"/>
        <w:rPr>
          <w:rFonts w:ascii="Times New Roman" w:hAnsi="Times New Roman" w:cs="Times New Roman"/>
        </w:rPr>
      </w:pPr>
    </w:p>
    <w:p w14:paraId="622C8729" w14:textId="77777777" w:rsidR="003F703E" w:rsidRDefault="003F703E" w:rsidP="002A5B61">
      <w:pPr>
        <w:jc w:val="both"/>
        <w:rPr>
          <w:rFonts w:ascii="Times New Roman" w:hAnsi="Times New Roman" w:cs="Times New Roman"/>
        </w:rPr>
      </w:pPr>
    </w:p>
    <w:p w14:paraId="614A108D" w14:textId="77777777" w:rsidR="003F703E" w:rsidRDefault="003F703E" w:rsidP="002A5B61">
      <w:pPr>
        <w:jc w:val="both"/>
        <w:rPr>
          <w:rFonts w:ascii="Times New Roman" w:hAnsi="Times New Roman" w:cs="Times New Roman"/>
        </w:rPr>
      </w:pPr>
    </w:p>
    <w:p w14:paraId="7169D733" w14:textId="77777777" w:rsidR="003F703E" w:rsidRDefault="003F703E" w:rsidP="002A5B61">
      <w:pPr>
        <w:jc w:val="both"/>
        <w:rPr>
          <w:rFonts w:ascii="Times New Roman" w:hAnsi="Times New Roman" w:cs="Times New Roman"/>
        </w:rPr>
      </w:pPr>
    </w:p>
    <w:p w14:paraId="0471A18A" w14:textId="77777777" w:rsidR="003F703E" w:rsidRDefault="003F703E" w:rsidP="002A5B61">
      <w:pPr>
        <w:jc w:val="both"/>
        <w:rPr>
          <w:rFonts w:ascii="Times New Roman" w:hAnsi="Times New Roman" w:cs="Times New Roman"/>
        </w:rPr>
      </w:pPr>
    </w:p>
    <w:p w14:paraId="164ECEBA" w14:textId="77777777" w:rsidR="003F703E" w:rsidRDefault="003F703E" w:rsidP="002A5B61">
      <w:pPr>
        <w:jc w:val="both"/>
        <w:rPr>
          <w:rFonts w:ascii="Times New Roman" w:hAnsi="Times New Roman" w:cs="Times New Roman"/>
        </w:rPr>
      </w:pPr>
    </w:p>
    <w:p w14:paraId="685D73C2" w14:textId="77777777" w:rsidR="003F703E" w:rsidRDefault="003F703E" w:rsidP="002A5B61">
      <w:pPr>
        <w:jc w:val="both"/>
        <w:rPr>
          <w:rFonts w:ascii="Times New Roman" w:hAnsi="Times New Roman" w:cs="Times New Roman"/>
        </w:rPr>
      </w:pPr>
    </w:p>
    <w:p w14:paraId="642ED089" w14:textId="77777777" w:rsidR="003F703E" w:rsidRDefault="003F703E" w:rsidP="002A5B61">
      <w:pPr>
        <w:jc w:val="both"/>
        <w:rPr>
          <w:rFonts w:ascii="Times New Roman" w:hAnsi="Times New Roman" w:cs="Times New Roman"/>
        </w:rPr>
      </w:pPr>
    </w:p>
    <w:p w14:paraId="730309A8" w14:textId="77777777" w:rsidR="003F703E" w:rsidRDefault="003F703E" w:rsidP="002A5B61">
      <w:pPr>
        <w:jc w:val="both"/>
        <w:rPr>
          <w:rFonts w:ascii="Times New Roman" w:hAnsi="Times New Roman" w:cs="Times New Roman"/>
        </w:rPr>
      </w:pPr>
    </w:p>
    <w:p w14:paraId="569675D4" w14:textId="77777777" w:rsidR="003F703E" w:rsidRDefault="003F703E" w:rsidP="002A5B61">
      <w:pPr>
        <w:jc w:val="both"/>
        <w:rPr>
          <w:rFonts w:ascii="Times New Roman" w:hAnsi="Times New Roman" w:cs="Times New Roman"/>
        </w:rPr>
      </w:pPr>
    </w:p>
    <w:p w14:paraId="65333356" w14:textId="77777777" w:rsidR="003F703E" w:rsidRDefault="003F703E" w:rsidP="002A5B61">
      <w:pPr>
        <w:jc w:val="both"/>
        <w:rPr>
          <w:rFonts w:ascii="Times New Roman" w:hAnsi="Times New Roman" w:cs="Times New Roman"/>
        </w:rPr>
      </w:pPr>
    </w:p>
    <w:p w14:paraId="7845449A" w14:textId="77777777" w:rsidR="003F703E" w:rsidRDefault="003F703E" w:rsidP="002A5B61">
      <w:pPr>
        <w:jc w:val="both"/>
        <w:rPr>
          <w:rFonts w:ascii="Times New Roman" w:hAnsi="Times New Roman" w:cs="Times New Roman"/>
        </w:rPr>
      </w:pPr>
    </w:p>
    <w:p w14:paraId="1465CA66" w14:textId="77777777" w:rsidR="003F703E" w:rsidRDefault="003F703E" w:rsidP="002A5B61">
      <w:pPr>
        <w:jc w:val="both"/>
        <w:rPr>
          <w:rFonts w:ascii="Times New Roman" w:hAnsi="Times New Roman" w:cs="Times New Roman"/>
        </w:rPr>
      </w:pPr>
    </w:p>
    <w:p w14:paraId="7BB2D905" w14:textId="433BA563" w:rsidR="003F703E" w:rsidRDefault="003F703E" w:rsidP="003F703E">
      <w:pPr>
        <w:jc w:val="both"/>
        <w:rPr>
          <w:rFonts w:ascii="Times New Roman" w:hAnsi="Times New Roman" w:cs="Times New Roman"/>
          <w:b/>
          <w:sz w:val="28"/>
          <w:szCs w:val="28"/>
        </w:rPr>
      </w:pPr>
      <w:r>
        <w:rPr>
          <w:rFonts w:ascii="Times New Roman" w:hAnsi="Times New Roman" w:cs="Times New Roman"/>
          <w:b/>
          <w:sz w:val="28"/>
          <w:szCs w:val="28"/>
        </w:rPr>
        <w:t>3</w:t>
      </w:r>
      <w:r w:rsidRPr="003B7062">
        <w:rPr>
          <w:rFonts w:ascii="Times New Roman" w:hAnsi="Times New Roman" w:cs="Times New Roman"/>
          <w:b/>
          <w:sz w:val="28"/>
          <w:szCs w:val="28"/>
        </w:rPr>
        <w:t xml:space="preserve">. </w:t>
      </w:r>
      <w:r w:rsidR="00112CD9">
        <w:rPr>
          <w:rFonts w:ascii="Times New Roman" w:hAnsi="Times New Roman" w:cs="Times New Roman"/>
          <w:b/>
          <w:sz w:val="28"/>
          <w:szCs w:val="28"/>
        </w:rPr>
        <w:t>Identification of Common Pathways and Drugs</w:t>
      </w:r>
    </w:p>
    <w:p w14:paraId="46350008" w14:textId="613D5A39" w:rsidR="004E0EE3" w:rsidRDefault="004E0EE3" w:rsidP="003F703E">
      <w:pPr>
        <w:jc w:val="both"/>
        <w:rPr>
          <w:rFonts w:ascii="Times New Roman" w:hAnsi="Times New Roman" w:cs="Times New Roman"/>
        </w:rPr>
      </w:pPr>
      <w:r>
        <w:rPr>
          <w:rFonts w:ascii="Times New Roman" w:hAnsi="Times New Roman" w:cs="Times New Roman"/>
        </w:rPr>
        <w:t>The final part of the analysis aims to uncover pathways and small molecules which are associated to HIV infection signatures across the two datasets.</w:t>
      </w:r>
    </w:p>
    <w:p w14:paraId="1D29A220" w14:textId="77777777" w:rsidR="004E0EE3" w:rsidRDefault="004E0EE3" w:rsidP="003F703E">
      <w:pPr>
        <w:jc w:val="both"/>
        <w:rPr>
          <w:rFonts w:ascii="Times New Roman" w:hAnsi="Times New Roman" w:cs="Times New Roman"/>
        </w:rPr>
      </w:pPr>
    </w:p>
    <w:p w14:paraId="09BB2A2E" w14:textId="03E2FC27" w:rsidR="004E0EE3" w:rsidRDefault="004E0EE3" w:rsidP="003F703E">
      <w:pPr>
        <w:jc w:val="both"/>
        <w:rPr>
          <w:rFonts w:ascii="Times New Roman" w:hAnsi="Times New Roman" w:cs="Times New Roman"/>
          <w:b/>
        </w:rPr>
      </w:pPr>
      <w:r>
        <w:rPr>
          <w:rFonts w:ascii="Times New Roman" w:hAnsi="Times New Roman" w:cs="Times New Roman"/>
          <w:b/>
        </w:rPr>
        <w:t>1.1 Common Pathways</w:t>
      </w:r>
    </w:p>
    <w:p w14:paraId="6C4DE8A5" w14:textId="63AA1665" w:rsidR="004E0EE3" w:rsidRDefault="004E0EE3" w:rsidP="003F703E">
      <w:pPr>
        <w:jc w:val="both"/>
        <w:rPr>
          <w:rFonts w:ascii="Times New Roman" w:hAnsi="Times New Roman" w:cs="Times New Roman"/>
        </w:rPr>
      </w:pPr>
      <w:r>
        <w:rPr>
          <w:rFonts w:ascii="Times New Roman" w:hAnsi="Times New Roman" w:cs="Times New Roman"/>
        </w:rPr>
        <w:t>In order to identify pathways which are common to both signatures, the enrichment results for corresponding genesets of each signature were compared.  The analysis revealed that the Cell Line 48h post-infection timepoint shared the largest amount of enriched terms to the Primary Podocyte HIV-infection vs GFP-infection signature.</w:t>
      </w:r>
    </w:p>
    <w:p w14:paraId="1E5FFE43" w14:textId="77777777" w:rsidR="004E0EE3" w:rsidRDefault="004E0EE3" w:rsidP="003F703E">
      <w:pPr>
        <w:jc w:val="both"/>
        <w:rPr>
          <w:rFonts w:ascii="Times New Roman" w:hAnsi="Times New Roman" w:cs="Times New Roman"/>
        </w:rPr>
      </w:pPr>
    </w:p>
    <w:p w14:paraId="0F2A1A87" w14:textId="2E08C67B" w:rsidR="004E0EE3" w:rsidRDefault="001A48AD" w:rsidP="003F703E">
      <w:pPr>
        <w:jc w:val="both"/>
        <w:rPr>
          <w:rFonts w:ascii="Times New Roman" w:hAnsi="Times New Roman" w:cs="Times New Roman"/>
        </w:rPr>
      </w:pPr>
      <w:r>
        <w:rPr>
          <w:rFonts w:ascii="Times New Roman" w:hAnsi="Times New Roman" w:cs="Times New Roman"/>
          <w:i/>
        </w:rPr>
        <w:t>Figure 14</w:t>
      </w:r>
      <w:r>
        <w:rPr>
          <w:rFonts w:ascii="Times New Roman" w:hAnsi="Times New Roman" w:cs="Times New Roman"/>
        </w:rPr>
        <w:t xml:space="preserve"> | Comparison of enrichment results of the HIV infection signatures computed in the cell line dataset and the podocyte dataset.  Points represent biological terms or pathways, axes represent enrichment scores (calculated by –log10p), the red lines represent significance threshold of FDR = 0.05.  Panel A indicates that the upregulated genes across the two signatures share enrichment for terms involved in TNF signaling and response to virus; whereas Panel B indicated that the downregulated genes across the two signatures share enrichment for targets of SUZ12, EED, KDM2B, and other key members of the Polycomb repressive complex.</w:t>
      </w:r>
    </w:p>
    <w:p w14:paraId="21CB0BA0" w14:textId="77777777" w:rsidR="00EE1C34" w:rsidRPr="001A48AD" w:rsidRDefault="00EE1C34" w:rsidP="003F703E">
      <w:pPr>
        <w:jc w:val="both"/>
        <w:rPr>
          <w:rFonts w:ascii="Times New Roman" w:hAnsi="Times New Roman" w:cs="Times New Roman"/>
        </w:rPr>
      </w:pPr>
    </w:p>
    <w:p w14:paraId="6C8622CF" w14:textId="06291321" w:rsidR="00EE1C34" w:rsidRDefault="00EE1C34" w:rsidP="00EE1C34">
      <w:pPr>
        <w:jc w:val="both"/>
        <w:rPr>
          <w:rFonts w:ascii="Times New Roman" w:hAnsi="Times New Roman" w:cs="Times New Roman"/>
          <w:b/>
        </w:rPr>
      </w:pPr>
      <w:r>
        <w:rPr>
          <w:rFonts w:ascii="Times New Roman" w:hAnsi="Times New Roman" w:cs="Times New Roman"/>
          <w:b/>
        </w:rPr>
        <w:t>1.2</w:t>
      </w:r>
      <w:r>
        <w:rPr>
          <w:rFonts w:ascii="Times New Roman" w:hAnsi="Times New Roman" w:cs="Times New Roman"/>
          <w:b/>
        </w:rPr>
        <w:t xml:space="preserve"> Common </w:t>
      </w:r>
      <w:r>
        <w:rPr>
          <w:rFonts w:ascii="Times New Roman" w:hAnsi="Times New Roman" w:cs="Times New Roman"/>
          <w:b/>
        </w:rPr>
        <w:t>Molecules</w:t>
      </w:r>
    </w:p>
    <w:p w14:paraId="70F25F8C" w14:textId="711235AB" w:rsidR="00EE1C34" w:rsidRDefault="00EE1C34" w:rsidP="00EE1C34">
      <w:pPr>
        <w:jc w:val="both"/>
        <w:rPr>
          <w:rFonts w:ascii="Times New Roman" w:hAnsi="Times New Roman" w:cs="Times New Roman"/>
        </w:rPr>
      </w:pPr>
      <w:r>
        <w:rPr>
          <w:rFonts w:ascii="Times New Roman" w:hAnsi="Times New Roman" w:cs="Times New Roman"/>
        </w:rPr>
        <w:t xml:space="preserve">In order to identify </w:t>
      </w:r>
      <w:r>
        <w:rPr>
          <w:rFonts w:ascii="Times New Roman" w:hAnsi="Times New Roman" w:cs="Times New Roman"/>
        </w:rPr>
        <w:t>small molecules</w:t>
      </w:r>
      <w:r>
        <w:rPr>
          <w:rFonts w:ascii="Times New Roman" w:hAnsi="Times New Roman" w:cs="Times New Roman"/>
        </w:rPr>
        <w:t xml:space="preserve"> which </w:t>
      </w:r>
      <w:r>
        <w:rPr>
          <w:rFonts w:ascii="Times New Roman" w:hAnsi="Times New Roman" w:cs="Times New Roman"/>
        </w:rPr>
        <w:t xml:space="preserve">reproducibly mimic or reverse </w:t>
      </w:r>
      <w:r>
        <w:rPr>
          <w:rFonts w:ascii="Times New Roman" w:hAnsi="Times New Roman" w:cs="Times New Roman"/>
        </w:rPr>
        <w:t xml:space="preserve">both signatures, the </w:t>
      </w:r>
      <w:r>
        <w:rPr>
          <w:rFonts w:ascii="Times New Roman" w:hAnsi="Times New Roman" w:cs="Times New Roman"/>
        </w:rPr>
        <w:t>results of the L1000CDS</w:t>
      </w:r>
      <w:r>
        <w:rPr>
          <w:rFonts w:ascii="Times New Roman" w:hAnsi="Times New Roman" w:cs="Times New Roman"/>
          <w:vertAlign w:val="superscript"/>
        </w:rPr>
        <w:t>2</w:t>
      </w:r>
      <w:r>
        <w:rPr>
          <w:rFonts w:ascii="Times New Roman" w:hAnsi="Times New Roman" w:cs="Times New Roman"/>
        </w:rPr>
        <w:t xml:space="preserve"> analyses for each signature were compared.</w:t>
      </w:r>
    </w:p>
    <w:p w14:paraId="1D4883E9" w14:textId="77777777" w:rsidR="00EE1C34" w:rsidRDefault="00EE1C34" w:rsidP="00EE1C34">
      <w:pPr>
        <w:jc w:val="both"/>
        <w:rPr>
          <w:rFonts w:ascii="Times New Roman" w:hAnsi="Times New Roman" w:cs="Times New Roman"/>
        </w:rPr>
      </w:pPr>
    </w:p>
    <w:p w14:paraId="2A0726FC" w14:textId="5D1412B0" w:rsidR="00F33ECC" w:rsidRPr="00DE5A15" w:rsidRDefault="00EE1C34" w:rsidP="00F33ECC">
      <w:pPr>
        <w:jc w:val="both"/>
        <w:rPr>
          <w:rFonts w:ascii="Times New Roman" w:hAnsi="Times New Roman" w:cs="Times New Roman"/>
        </w:rPr>
      </w:pPr>
      <w:r>
        <w:rPr>
          <w:rFonts w:ascii="Times New Roman" w:hAnsi="Times New Roman" w:cs="Times New Roman"/>
          <w:i/>
        </w:rPr>
        <w:t>Figure 1</w:t>
      </w:r>
      <w:r w:rsidR="00F33ECC">
        <w:rPr>
          <w:rFonts w:ascii="Times New Roman" w:hAnsi="Times New Roman" w:cs="Times New Roman"/>
          <w:i/>
        </w:rPr>
        <w:t>5</w:t>
      </w:r>
      <w:r>
        <w:rPr>
          <w:rFonts w:ascii="Times New Roman" w:hAnsi="Times New Roman" w:cs="Times New Roman"/>
        </w:rPr>
        <w:t xml:space="preserve"> |</w:t>
      </w:r>
      <w:r w:rsidR="00F33ECC">
        <w:rPr>
          <w:rFonts w:ascii="Times New Roman" w:hAnsi="Times New Roman" w:cs="Times New Roman"/>
        </w:rPr>
        <w:t xml:space="preserve"> Summary of the small molecules which most reproducibly mimic (red) or reverse (blue) the different HIV infection signatures across datasets.  Bars correspond to different HIV infection signatures, Y axis indicates how often each small molecule appears within the top 50 most similar (or opposing) signatures, subplots indicate different small molecules or drugs.  Many of these have been reported to be involved in the</w:t>
      </w:r>
      <w:r>
        <w:rPr>
          <w:rFonts w:ascii="Times New Roman" w:hAnsi="Times New Roman" w:cs="Times New Roman"/>
        </w:rPr>
        <w:t xml:space="preserve"> </w:t>
      </w:r>
      <w:r w:rsidR="00F33ECC">
        <w:rPr>
          <w:rFonts w:ascii="Times New Roman" w:hAnsi="Times New Roman" w:cs="Times New Roman"/>
        </w:rPr>
        <w:t xml:space="preserve">inhibition of viral replication, such as mitoxantrone </w:t>
      </w:r>
      <w:r w:rsidR="00F33ECC">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O8tQbu1c","properties":{"formattedCitation":"(Carlson et al., 2000)","plainCitation":"(Carlson et al., 2000)"},"citationItems":[{"id":51,"uris":["http://zotero.org/users/local/cIvAoSrB/items/WNHJT4GC"],"uri":["http://zotero.org/users/local/cIvAoSrB/items/WNHJT4GC"],"itemData":{"id":51,"type":"article-journal","title":"Developing a dynamic pharmacophore model for HIV-1 integrase","container-title":"Journal of Medicinal Chemistry","page":"2100-2114","volume":"43","issue":"11","source":"PubMed","abstract":"We present the first receptor-based pharmacophore model for HIV-1 integrase. The development of \"dynamic\" pharmacophore models is a new method that accounts for the inherent flexibility of the active site and aims to reduce the entropic penalties associated with binding a ligand. Furthermore, this new drug discovery method overcomes the limitation of an incomplete crystal structure of the target protein. A molecular dynamics (MD) simulation describes the flexibility of the uncomplexed protein. Many conformational models of the protein are saved from the MD simulations and used in a series of multi-unit search for interacting conformers (MUSIC) simulations. MUSIC is a multiple-copy minimization method, available in the BOSS program; it is used to determine binding regions for probe molecules containing functional groups that complement the active site. All protein conformations from the MD are overlaid, and conserved binding regions for the probe molecules are identified. Those conserved binding regions define the dynamic pharmacophore model. Here, the dynamic model is compared to known inhibitors of the integrase as well as a three-point, ligand-based pharmacophore model from the literature. Also, a \"static\" pharmacophore model was determined in the standard fashion, using a single crystal structure. Inhibitors thought to bind in the active site of HIV-1 integrase fit the dynamic model but not the static model. Finally, we have identified a set of compounds from the Available Chemicals Directory that fit the dynamic pharmacophore model, and experimental testing of the compounds has confirmed several new inhibitors.","ISSN":"0022-2623","note":"PMID: 10841789","journalAbbreviation":"J. Med. Chem.","language":"eng","author":[{"family":"Carlson","given":"H. A."},{"family":"Masukawa","given":"K. M."},{"family":"Rubins","given":"K."},{"family":"Bushman","given":"F. D."},{"family":"Jorgensen","given":"W. L."},{"family":"Lins","given":"R. D."},{"family":"Briggs","given":"J. M."},{"family":"McCammon","given":"J. A."}],"issued":{"date-parts":[["2000",6,1]]}}}],"schema":"https://github.com/citation-style-language/schema/raw/master/csl-citation.json"} </w:instrText>
      </w:r>
      <w:r w:rsidR="00F33ECC">
        <w:rPr>
          <w:rFonts w:ascii="Times New Roman" w:hAnsi="Times New Roman" w:cs="Times New Roman"/>
        </w:rPr>
        <w:fldChar w:fldCharType="separate"/>
      </w:r>
      <w:r w:rsidR="00F33ECC">
        <w:rPr>
          <w:rFonts w:ascii="Times New Roman" w:hAnsi="Times New Roman" w:cs="Times New Roman"/>
          <w:noProof/>
        </w:rPr>
        <w:t>(Carlson et al., 2000)</w:t>
      </w:r>
      <w:r w:rsidR="00F33ECC">
        <w:rPr>
          <w:rFonts w:ascii="Times New Roman" w:hAnsi="Times New Roman" w:cs="Times New Roman"/>
        </w:rPr>
        <w:fldChar w:fldCharType="end"/>
      </w:r>
      <w:r w:rsidR="00F33ECC">
        <w:rPr>
          <w:rFonts w:ascii="Times New Roman" w:hAnsi="Times New Roman" w:cs="Times New Roman"/>
        </w:rPr>
        <w:t xml:space="preserve">, QL-XII-47 </w:t>
      </w:r>
      <w:r w:rsidR="00F33ECC">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5xscCHlN","properties":{"formattedCitation":"(de Wispelaere et al., 2017)","plainCitation":"(de Wispelaere et al., 2017)"},"citationItems":[{"id":53,"uris":["http://zotero.org/users/local/cIvAoSrB/items/ZG3MACQQ"],"uri":["http://zotero.org/users/local/cIvAoSrB/items/ZG3MACQQ"],"itemData":{"id":53,"type":"article-journal","title":"Discovery of host-targeted covalent inhibitors of dengue virus","container-title":"Antiviral Research","page":"171-179","volume":"139","source":"ScienceDirect","abstract":"We report here on an approach targeting the host reactive cysteinome to identify inhibitors of host factors required for the infectious cycle of Flaviviruses and other viruses. We used two parallel cellular phenotypic screens to identify a series of covalent inhibitors, exemplified by QL-XII-47, that are active against dengue virus. We show that the compounds effectively block viral protein expression and that this inhibition is associated with repression of downstream processes of the infectious cycle, and thus significantly contributes to the potent antiviral activity of these compounds. We demonstrate that QL-XII-47's antiviral activity requires selective, covalent modification of a host target by showing that the compound's antiviral activity is recapitulated when cells are preincubated with QL-XII-47 and then washed prior to viral infection and by showing that QL-XII-47R, a non-reactive analog, lacks antiviral activity at concentrations more than 20-fold higher than QL-XII-47's IC90. QL-XII-47's inhibition of Zika virus, West Nile virus, hepatitis C virus, and poliovirus further suggests that it acts via a target mediating inhibition of these other medically relevant viruses. These results demonstrate the utility of screens targeting the host reactive cysteinome for rapid identification of compounds with potent antiviral activity.","DOI":"10.1016/j.antiviral.2016.12.017","ISSN":"0166-3542","journalAbbreviation":"Antiviral Research","author":[{"family":"Wispelaere","given":"Mélissanne","non-dropping-particle":"de"},{"family":"Carocci","given":"Margot"},{"family":"Liang","given":"Yanke"},{"family":"Liu","given":"Qingsong"},{"family":"Sun","given":"Eileen"},{"family":"Vetter","given":"Michael L."},{"family":"Wang","given":"Jinhua"},{"family":"Gray","given":"Nathanael S."},{"family":"Yang","given":"Priscilla L."}],"issued":{"date-parts":[["2017",3]]}}}],"schema":"https://github.com/citation-style-language/schema/raw/master/csl-citation.json"} </w:instrText>
      </w:r>
      <w:r w:rsidR="00F33ECC">
        <w:rPr>
          <w:rFonts w:ascii="Times New Roman" w:hAnsi="Times New Roman" w:cs="Times New Roman"/>
        </w:rPr>
        <w:fldChar w:fldCharType="separate"/>
      </w:r>
      <w:r w:rsidR="00F33ECC">
        <w:rPr>
          <w:rFonts w:ascii="Times New Roman" w:hAnsi="Times New Roman" w:cs="Times New Roman"/>
          <w:noProof/>
        </w:rPr>
        <w:t>(de Wispelaere et al., 2017)</w:t>
      </w:r>
      <w:r w:rsidR="00F33ECC">
        <w:rPr>
          <w:rFonts w:ascii="Times New Roman" w:hAnsi="Times New Roman" w:cs="Times New Roman"/>
        </w:rPr>
        <w:fldChar w:fldCharType="end"/>
      </w:r>
      <w:r w:rsidR="00F33ECC">
        <w:rPr>
          <w:rFonts w:ascii="Times New Roman" w:hAnsi="Times New Roman" w:cs="Times New Roman"/>
        </w:rPr>
        <w:t xml:space="preserve">, and emetine </w:t>
      </w:r>
      <w:r w:rsidR="00F33ECC">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7VGf4Iv1","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F33ECC">
        <w:rPr>
          <w:rFonts w:ascii="Times New Roman" w:hAnsi="Times New Roman" w:cs="Times New Roman"/>
        </w:rPr>
        <w:fldChar w:fldCharType="separate"/>
      </w:r>
      <w:r w:rsidR="00F33ECC" w:rsidRPr="00323BFC">
        <w:rPr>
          <w:rFonts w:ascii="Times New Roman" w:eastAsia="Times New Roman" w:hAnsi="Times New Roman" w:cs="Times New Roman"/>
        </w:rPr>
        <w:t>(Chaves Valadão et al., 2015)</w:t>
      </w:r>
      <w:r w:rsidR="00F33ECC">
        <w:rPr>
          <w:rFonts w:ascii="Times New Roman" w:hAnsi="Times New Roman" w:cs="Times New Roman"/>
        </w:rPr>
        <w:fldChar w:fldCharType="end"/>
      </w:r>
      <w:r w:rsidR="00F33ECC">
        <w:rPr>
          <w:rFonts w:ascii="Times New Roman" w:hAnsi="Times New Roman" w:cs="Times New Roman"/>
        </w:rPr>
        <w:t>.</w:t>
      </w:r>
    </w:p>
    <w:p w14:paraId="01F9337A" w14:textId="648E9CD3" w:rsidR="00EE1C34" w:rsidRPr="001A48AD" w:rsidRDefault="00EE1C34" w:rsidP="00EE1C34">
      <w:pPr>
        <w:jc w:val="both"/>
        <w:rPr>
          <w:rFonts w:ascii="Times New Roman" w:hAnsi="Times New Roman" w:cs="Times New Roman"/>
        </w:rPr>
      </w:pPr>
    </w:p>
    <w:p w14:paraId="4B12BB95" w14:textId="77777777" w:rsidR="003F703E" w:rsidRDefault="003F703E" w:rsidP="002A5B61">
      <w:pPr>
        <w:jc w:val="both"/>
        <w:rPr>
          <w:rFonts w:ascii="Times New Roman" w:hAnsi="Times New Roman" w:cs="Times New Roman"/>
        </w:rPr>
      </w:pPr>
    </w:p>
    <w:p w14:paraId="7143187D" w14:textId="0740DD7A" w:rsidR="0060533A" w:rsidRPr="0060533A" w:rsidRDefault="0060533A" w:rsidP="002A5B61">
      <w:pPr>
        <w:jc w:val="both"/>
        <w:rPr>
          <w:rFonts w:ascii="Times New Roman" w:hAnsi="Times New Roman" w:cs="Times New Roman"/>
          <w:b/>
          <w:sz w:val="30"/>
          <w:szCs w:val="30"/>
        </w:rPr>
      </w:pPr>
      <w:r w:rsidRPr="0060533A">
        <w:rPr>
          <w:rFonts w:ascii="Times New Roman" w:hAnsi="Times New Roman" w:cs="Times New Roman"/>
          <w:b/>
          <w:sz w:val="30"/>
          <w:szCs w:val="30"/>
        </w:rPr>
        <w:t>Methods</w:t>
      </w:r>
    </w:p>
    <w:p w14:paraId="360F6274" w14:textId="576B6949" w:rsidR="0060533A" w:rsidRDefault="008B4A7D" w:rsidP="002A5B61">
      <w:pPr>
        <w:jc w:val="both"/>
        <w:rPr>
          <w:rFonts w:ascii="Times New Roman" w:hAnsi="Times New Roman" w:cs="Times New Roman"/>
          <w:b/>
          <w:sz w:val="28"/>
          <w:szCs w:val="28"/>
        </w:rPr>
      </w:pPr>
      <w:r>
        <w:rPr>
          <w:rFonts w:ascii="Times New Roman" w:hAnsi="Times New Roman" w:cs="Times New Roman"/>
          <w:b/>
          <w:sz w:val="28"/>
          <w:szCs w:val="28"/>
        </w:rPr>
        <w:t>Data Preprocessing</w:t>
      </w:r>
    </w:p>
    <w:p w14:paraId="20B85C24" w14:textId="7EDD6C0B" w:rsidR="0060533A" w:rsidRPr="0001355D" w:rsidRDefault="008B4A7D" w:rsidP="0060533A">
      <w:pPr>
        <w:jc w:val="both"/>
        <w:rPr>
          <w:rFonts w:ascii="Times New Roman" w:hAnsi="Times New Roman" w:cs="Times New Roman"/>
          <w:b/>
        </w:rPr>
      </w:pPr>
      <w:r>
        <w:rPr>
          <w:rFonts w:ascii="Times New Roman" w:hAnsi="Times New Roman" w:cs="Times New Roman"/>
          <w:b/>
        </w:rPr>
        <w:t>Ebola Data</w:t>
      </w:r>
    </w:p>
    <w:p w14:paraId="5BB38C45" w14:textId="4CC28320" w:rsidR="0060533A" w:rsidRDefault="0060533A" w:rsidP="0060533A">
      <w:pPr>
        <w:jc w:val="both"/>
        <w:rPr>
          <w:rFonts w:ascii="Times New Roman" w:hAnsi="Times New Roman" w:cs="Times New Roman"/>
        </w:rPr>
      </w:pPr>
      <w:r>
        <w:rPr>
          <w:rFonts w:ascii="Times New Roman" w:hAnsi="Times New Roman" w:cs="Times New Roman"/>
        </w:rPr>
        <w:t xml:space="preserve">FASTQ files containing single-end, 100 base pair reads were generated and kindly provided by Ilhem Messaoudi’s lab.  </w:t>
      </w:r>
      <w:r w:rsidRPr="00145F06">
        <w:rPr>
          <w:rFonts w:ascii="Times New Roman" w:hAnsi="Times New Roman" w:cs="Times New Roman"/>
        </w:rPr>
        <w:t>Kallisto</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z6fmBwe3","properties":{"formattedCitation":"(Bray et al., 2016)","plainCitation":"(Bray et al., 2016)"},"citationItems":[{"id":4,"uris":["http://zotero.org/users/local/cIvAoSrB/items/H7IPDWKK"],"uri":["http://zotero.org/users/local/cIvAoSrB/items/H7IPDWKK"],"itemData":{"id":4,"type":"article-journal","title":"Near-optimal probabilistic RNA-seq quantification","container-title":"Nature Biotechnology","page":"525-527","volume":"34","issue":"5","source":"www.nature.com","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DOI":"10.1038/nbt.3519","ISSN":"1087-0156","journalAbbreviation":"Nat Biotech","language":"en","author":[{"family":"Bray","given":"Nicolas L."},{"family":"Pimentel","given":"Harold"},{"family":"Melsted","given":"Páll"},{"family":"Pachter","given":"Lior"}],"issued":{"date-parts":[["2016",5]]}}}],"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Bray et al., 2016)</w:t>
      </w:r>
      <w:r w:rsidR="00723B50">
        <w:rPr>
          <w:rFonts w:ascii="Times New Roman" w:hAnsi="Times New Roman" w:cs="Times New Roman"/>
        </w:rPr>
        <w:fldChar w:fldCharType="end"/>
      </w:r>
      <w:r>
        <w:rPr>
          <w:rFonts w:ascii="Times New Roman" w:hAnsi="Times New Roman" w:cs="Times New Roman"/>
        </w:rPr>
        <w:t xml:space="preserve"> was used to align the reads to the latest Ensembl </w:t>
      </w:r>
      <w:r>
        <w:rPr>
          <w:rFonts w:ascii="Times New Roman" w:hAnsi="Times New Roman" w:cs="Times New Roman"/>
          <w:i/>
        </w:rPr>
        <w:t>Macaca mulatta</w:t>
      </w:r>
      <w:r>
        <w:rPr>
          <w:rFonts w:ascii="Times New Roman" w:hAnsi="Times New Roman" w:cs="Times New Roman"/>
        </w:rPr>
        <w:t xml:space="preserve"> transcriptome build (Mmul_8.0.1.cdna.all) and to quantify transcript expression.  Total gene expression was calculated by summing the readcounts of corresponding transcripts.  Raw readcount data was normalized using the Variance Stabilizing Transformation method, available in the </w:t>
      </w:r>
      <w:r w:rsidRPr="00145F06">
        <w:rPr>
          <w:rFonts w:ascii="Times New Roman" w:hAnsi="Times New Roman" w:cs="Times New Roman"/>
        </w:rPr>
        <w:t>DESeq</w:t>
      </w:r>
      <w:r>
        <w:rPr>
          <w:rFonts w:ascii="Times New Roman" w:hAnsi="Times New Roman" w:cs="Times New Roman"/>
        </w:rPr>
        <w:t xml:space="preserve"> R package</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IaxbNMV6","properties":{"formattedCitation":"(Love et al., 2014)","plainCitation":"(Love et al., 2014)"},"citationItems":[{"id":9,"uris":["http://zotero.org/users/local/cIvAoSrB/items/ESFS7VQD"],"uri":["http://zotero.org/users/local/cIvAoSrB/items/ESFS7VQD"],"itemData":{"id":9,"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Love et al., 2014)</w:t>
      </w:r>
      <w:r w:rsidR="00723B50">
        <w:rPr>
          <w:rFonts w:ascii="Times New Roman" w:hAnsi="Times New Roman" w:cs="Times New Roman"/>
        </w:rPr>
        <w:fldChar w:fldCharType="end"/>
      </w:r>
      <w:r>
        <w:rPr>
          <w:rFonts w:ascii="Times New Roman" w:hAnsi="Times New Roman" w:cs="Times New Roman"/>
        </w:rPr>
        <w:t>.</w:t>
      </w:r>
    </w:p>
    <w:p w14:paraId="12191FF1" w14:textId="77777777" w:rsidR="0060533A" w:rsidRDefault="0060533A" w:rsidP="0060533A">
      <w:pPr>
        <w:jc w:val="both"/>
        <w:rPr>
          <w:rFonts w:ascii="Times New Roman" w:hAnsi="Times New Roman" w:cs="Times New Roman"/>
        </w:rPr>
      </w:pPr>
    </w:p>
    <w:p w14:paraId="10C95763" w14:textId="77777777" w:rsidR="008B4A7D" w:rsidRDefault="008B4A7D" w:rsidP="008B4A7D">
      <w:pPr>
        <w:jc w:val="both"/>
        <w:rPr>
          <w:rFonts w:ascii="Times New Roman" w:hAnsi="Times New Roman" w:cs="Times New Roman"/>
          <w:b/>
        </w:rPr>
      </w:pPr>
      <w:r>
        <w:rPr>
          <w:rFonts w:ascii="Times New Roman" w:hAnsi="Times New Roman" w:cs="Times New Roman"/>
          <w:b/>
        </w:rPr>
        <w:t>Yellow Fever Dataset</w:t>
      </w:r>
    </w:p>
    <w:p w14:paraId="172A2B56" w14:textId="1C007904" w:rsidR="008B4A7D" w:rsidRDefault="008B4A7D" w:rsidP="008B4A7D">
      <w:pPr>
        <w:jc w:val="both"/>
        <w:rPr>
          <w:rFonts w:ascii="Times New Roman" w:hAnsi="Times New Roman" w:cs="Times New Roman"/>
        </w:rPr>
      </w:pPr>
      <w:r>
        <w:rPr>
          <w:rFonts w:ascii="Times New Roman" w:hAnsi="Times New Roman" w:cs="Times New Roman"/>
        </w:rPr>
        <w:t xml:space="preserve">Raw expression data was downloaded from the GEO series GSE51972.  Probes were matched to gene symbols using the platform annotation file for </w:t>
      </w:r>
      <w:r w:rsidRPr="000925AE">
        <w:rPr>
          <w:rFonts w:ascii="Times New Roman" w:hAnsi="Times New Roman" w:cs="Times New Roman"/>
        </w:rPr>
        <w:t>GPL3535</w:t>
      </w:r>
      <w:r>
        <w:rPr>
          <w:rFonts w:ascii="Times New Roman" w:hAnsi="Times New Roman" w:cs="Times New Roman"/>
        </w:rPr>
        <w:t xml:space="preserve"> downloaded from GEO.  Expression levels of genes with multiple matching probes were calculated by averaging the expression of corresponding probes.  Expression data was then normalized using the Quantile Normalization method</w:t>
      </w:r>
      <w:r w:rsidR="00723B50">
        <w:rPr>
          <w:rFonts w:ascii="Times New Roman" w:hAnsi="Times New Roman" w:cs="Times New Roman"/>
        </w:rPr>
        <w:t xml:space="preserve"> </w:t>
      </w:r>
      <w:r w:rsidR="003F1FF1">
        <w:rPr>
          <w:rFonts w:ascii="Times New Roman" w:hAnsi="Times New Roman" w:cs="Times New Roman"/>
        </w:rPr>
        <w:fldChar w:fldCharType="begin"/>
      </w:r>
      <w:r w:rsidR="003F1FF1">
        <w:rPr>
          <w:rFonts w:ascii="Times New Roman" w:hAnsi="Times New Roman" w:cs="Times New Roman"/>
        </w:rPr>
        <w:instrText xml:space="preserve"> ADDIN ZOTERO_ITEM CSL_CITATION {"citationID":"UoT4iotJ","properties":{"formattedCitation":"(Bolstad et al., 2003)","plainCitation":"(Bolstad et al., 2003)"},"citationItems":[{"id":37,"uris":["http://zotero.org/users/local/cIvAoSrB/items/HM7EJPKZ"],"uri":["http://zotero.org/users/local/cIvAoSrB/items/HM7EJPKZ"],"itemData":{"id":37,"type":"article-journal","title":"A comparison of normalization methods for high density oligonucleotide array data based on variance and bias","container-title":"Bioinformatics (Oxford, England)","page":"185-193","volume":"19","issue":"2","source":"PubMed","abstract":"MOTIVATION: When running experiments that involve multiple high density oligonucleotide arrays, it is important to remove sources of variation between arrays of non-biological origin. Normalization is a process for reducing this variation. It is common to see non-linear relations between arrays and the standard normalization provided by Affymetrix does not perform well in these situations.\nRESULTS: We present three methods of performing normalization at the probe intensity level. These methods are called complete data methods because they make use of data from all arrays in an experiment to form the normalizing relation. These algorithms are compared to two methods that make use of a baseline array: a one number scaling based algorithm and a method that uses a non-linear normalizing relation by comparing the variability and bias of an expression measure. Two publicly available datasets are used to carry out the comparisons. The simplest and quickest complete data method is found to perform favorably.\nAVAILABILITY: Software implementing all three of the complete data normalization methods is available as part of the R package Affy, which is a part of the Bioconductor project http://www.bioconductor.org.\nSUPPLEMENTARY INFORMATION: Additional figures may be found at http://www.stat.berkeley.edu/~bolstad/normalize/index.html","ISSN":"1367-4803","note":"PMID: 12538238","journalAbbreviation":"Bioinformatics","language":"eng","author":[{"family":"Bolstad","given":"B. M."},{"family":"Irizarry","given":"R. A."},{"family":"Astrand","given":"M."},{"family":"Speed","given":"T. P."}],"issued":{"date-parts":[["2003",1,22]]}}}],"schema":"https://github.com/citation-style-language/schema/raw/master/csl-citation.json"} </w:instrText>
      </w:r>
      <w:r w:rsidR="003F1FF1">
        <w:rPr>
          <w:rFonts w:ascii="Times New Roman" w:hAnsi="Times New Roman" w:cs="Times New Roman"/>
        </w:rPr>
        <w:fldChar w:fldCharType="separate"/>
      </w:r>
      <w:r w:rsidR="003F1FF1">
        <w:rPr>
          <w:rFonts w:ascii="Times New Roman" w:hAnsi="Times New Roman" w:cs="Times New Roman"/>
          <w:noProof/>
        </w:rPr>
        <w:t>(Bolstad et al., 2003)</w:t>
      </w:r>
      <w:r w:rsidR="003F1FF1">
        <w:rPr>
          <w:rFonts w:ascii="Times New Roman" w:hAnsi="Times New Roman" w:cs="Times New Roman"/>
        </w:rPr>
        <w:fldChar w:fldCharType="end"/>
      </w:r>
      <w:r>
        <w:rPr>
          <w:rFonts w:ascii="Times New Roman" w:hAnsi="Times New Roman" w:cs="Times New Roman"/>
        </w:rPr>
        <w:t>.</w:t>
      </w:r>
    </w:p>
    <w:p w14:paraId="69DE50A9" w14:textId="77777777" w:rsidR="008B4A7D" w:rsidRDefault="008B4A7D" w:rsidP="0060533A">
      <w:pPr>
        <w:jc w:val="both"/>
        <w:rPr>
          <w:rFonts w:ascii="Times New Roman" w:hAnsi="Times New Roman" w:cs="Times New Roman"/>
        </w:rPr>
      </w:pPr>
    </w:p>
    <w:p w14:paraId="1A7C4581" w14:textId="77777777" w:rsidR="00136FB8" w:rsidRDefault="00136FB8" w:rsidP="00136FB8">
      <w:pPr>
        <w:jc w:val="both"/>
        <w:rPr>
          <w:rFonts w:ascii="Times New Roman" w:hAnsi="Times New Roman" w:cs="Times New Roman"/>
          <w:b/>
        </w:rPr>
      </w:pPr>
      <w:r>
        <w:rPr>
          <w:rFonts w:ascii="Times New Roman" w:hAnsi="Times New Roman" w:cs="Times New Roman"/>
          <w:b/>
        </w:rPr>
        <w:t>Data Preprocessing</w:t>
      </w:r>
    </w:p>
    <w:p w14:paraId="2C832482" w14:textId="7812AC98" w:rsidR="00136FB8" w:rsidRDefault="00136FB8" w:rsidP="00136FB8">
      <w:pPr>
        <w:jc w:val="both"/>
        <w:rPr>
          <w:rFonts w:ascii="Times New Roman" w:hAnsi="Times New Roman" w:cs="Times New Roman"/>
        </w:rPr>
      </w:pPr>
      <w:r>
        <w:rPr>
          <w:rFonts w:ascii="Times New Roman" w:hAnsi="Times New Roman" w:cs="Times New Roman"/>
        </w:rPr>
        <w:t xml:space="preserve">Raw readcount expression for the cell line and primary podocyte </w:t>
      </w:r>
      <w:r>
        <w:rPr>
          <w:rFonts w:ascii="Times New Roman" w:hAnsi="Times New Roman" w:cs="Times New Roman"/>
        </w:rPr>
        <w:t xml:space="preserve">datasets was provided by Dr. Weijia Zhang.  </w:t>
      </w:r>
      <w:r>
        <w:rPr>
          <w:rFonts w:ascii="Times New Roman" w:hAnsi="Times New Roman" w:cs="Times New Roman"/>
        </w:rPr>
        <w:t xml:space="preserve">Raw data was normalized using the Variance Stabilizing Transformation method, available in the </w:t>
      </w:r>
      <w:r w:rsidRPr="00145F06">
        <w:rPr>
          <w:rFonts w:ascii="Times New Roman" w:hAnsi="Times New Roman" w:cs="Times New Roman"/>
        </w:rPr>
        <w:t>DESeq</w:t>
      </w:r>
      <w:r>
        <w:rPr>
          <w:rFonts w:ascii="Times New Roman" w:hAnsi="Times New Roman" w:cs="Times New Roman"/>
        </w:rPr>
        <w:t xml:space="preserve"> R package </w:t>
      </w:r>
      <w:r>
        <w:rPr>
          <w:rFonts w:ascii="Times New Roman" w:hAnsi="Times New Roman" w:cs="Times New Roman"/>
        </w:rPr>
        <w:fldChar w:fldCharType="begin"/>
      </w:r>
      <w:r w:rsidR="00D90E7B">
        <w:rPr>
          <w:rFonts w:ascii="Times New Roman" w:hAnsi="Times New Roman" w:cs="Times New Roman"/>
        </w:rPr>
        <w:instrText xml:space="preserve"> ADDIN ZOTERO_ITEM CSL_CITATION {"citationID":"CAbTkv5T","properties":{"formattedCitation":"(Love et al., 2014)","plainCitation":"(Love et al., 2014)"},"citationItems":[{"id":9,"uris":["http://zotero.org/users/local/cIvAoSrB/items/ESFS7VQD"],"uri":["http://zotero.org/users/local/cIvAoSrB/items/ESFS7VQD"],"itemData":{"id":9,"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 et al., 2014)</w:t>
      </w:r>
      <w:r>
        <w:rPr>
          <w:rFonts w:ascii="Times New Roman" w:hAnsi="Times New Roman" w:cs="Times New Roman"/>
        </w:rPr>
        <w:fldChar w:fldCharType="end"/>
      </w:r>
      <w:r>
        <w:rPr>
          <w:rFonts w:ascii="Times New Roman" w:hAnsi="Times New Roman" w:cs="Times New Roman"/>
        </w:rPr>
        <w:t>.</w:t>
      </w:r>
    </w:p>
    <w:p w14:paraId="3E1C4B60" w14:textId="77777777" w:rsidR="00136FB8" w:rsidRPr="00136FB8" w:rsidRDefault="00136FB8" w:rsidP="00136FB8">
      <w:pPr>
        <w:jc w:val="both"/>
        <w:rPr>
          <w:rFonts w:ascii="Times New Roman" w:hAnsi="Times New Roman" w:cs="Times New Roman"/>
        </w:rPr>
      </w:pPr>
    </w:p>
    <w:p w14:paraId="6BF72EC1" w14:textId="2CDF277A" w:rsidR="00A85004" w:rsidRDefault="00A85004" w:rsidP="0060533A">
      <w:pPr>
        <w:jc w:val="both"/>
        <w:rPr>
          <w:rFonts w:ascii="Times New Roman" w:hAnsi="Times New Roman" w:cs="Times New Roman"/>
          <w:b/>
        </w:rPr>
      </w:pPr>
      <w:r>
        <w:rPr>
          <w:rFonts w:ascii="Times New Roman" w:hAnsi="Times New Roman" w:cs="Times New Roman"/>
          <w:b/>
        </w:rPr>
        <w:t>Principal Components Analysis</w:t>
      </w:r>
    </w:p>
    <w:p w14:paraId="42E6D751" w14:textId="6D4E5510" w:rsidR="00A85004" w:rsidRPr="00A85004" w:rsidRDefault="00A85004" w:rsidP="0060533A">
      <w:pPr>
        <w:jc w:val="both"/>
        <w:rPr>
          <w:rFonts w:ascii="Times New Roman" w:hAnsi="Times New Roman" w:cs="Times New Roman"/>
        </w:rPr>
      </w:pPr>
      <w:r>
        <w:rPr>
          <w:rFonts w:ascii="Times New Roman" w:hAnsi="Times New Roman" w:cs="Times New Roman"/>
        </w:rPr>
        <w:t>An R implementation of the Principal Components Analysis (PCA) algorithm</w:t>
      </w:r>
      <w:r w:rsidR="003F1FF1">
        <w:rPr>
          <w:rFonts w:ascii="Times New Roman" w:hAnsi="Times New Roman" w:cs="Times New Roman"/>
        </w:rPr>
        <w:t xml:space="preserve"> </w:t>
      </w:r>
      <w:r>
        <w:rPr>
          <w:rFonts w:ascii="Times New Roman" w:hAnsi="Times New Roman" w:cs="Times New Roman"/>
        </w:rPr>
        <w:t xml:space="preserve"> was used to generate the three-dimensional visualizations of samples.  The analysis was performed by taking a subset of the top 5000 most variables genes in each dataset.</w:t>
      </w:r>
    </w:p>
    <w:p w14:paraId="04C98B04" w14:textId="77777777" w:rsidR="00A85004" w:rsidRDefault="00A85004" w:rsidP="0060533A">
      <w:pPr>
        <w:jc w:val="both"/>
        <w:rPr>
          <w:rFonts w:ascii="Times New Roman" w:hAnsi="Times New Roman" w:cs="Times New Roman"/>
          <w:b/>
        </w:rPr>
      </w:pPr>
    </w:p>
    <w:p w14:paraId="68EB111A" w14:textId="7289BFA3" w:rsidR="0060533A" w:rsidRPr="0001355D" w:rsidRDefault="0060533A" w:rsidP="0060533A">
      <w:pPr>
        <w:jc w:val="both"/>
        <w:rPr>
          <w:rFonts w:ascii="Times New Roman" w:hAnsi="Times New Roman" w:cs="Times New Roman"/>
          <w:b/>
        </w:rPr>
      </w:pPr>
      <w:r w:rsidRPr="0001355D">
        <w:rPr>
          <w:rFonts w:ascii="Times New Roman" w:hAnsi="Times New Roman" w:cs="Times New Roman"/>
          <w:b/>
        </w:rPr>
        <w:t>Differential expression</w:t>
      </w:r>
      <w:r w:rsidR="0001355D">
        <w:rPr>
          <w:rFonts w:ascii="Times New Roman" w:hAnsi="Times New Roman" w:cs="Times New Roman"/>
          <w:b/>
        </w:rPr>
        <w:t xml:space="preserve"> analysis</w:t>
      </w:r>
    </w:p>
    <w:p w14:paraId="22927E25" w14:textId="72DBA2A3" w:rsidR="0001355D" w:rsidRDefault="0060533A" w:rsidP="0060533A">
      <w:pPr>
        <w:jc w:val="both"/>
        <w:rPr>
          <w:rFonts w:ascii="Times New Roman" w:hAnsi="Times New Roman" w:cs="Times New Roman"/>
        </w:rPr>
      </w:pPr>
      <w:r>
        <w:rPr>
          <w:rFonts w:ascii="Times New Roman" w:hAnsi="Times New Roman" w:cs="Times New Roman"/>
        </w:rPr>
        <w:t>Differential gene expression signatures were calculated by applying the Characteristic Direction method</w:t>
      </w:r>
      <w:r w:rsidR="00E57B7E">
        <w:rPr>
          <w:rFonts w:ascii="Times New Roman" w:hAnsi="Times New Roman" w:cs="Times New Roman"/>
        </w:rPr>
        <w:t xml:space="preserve"> </w:t>
      </w:r>
      <w:r w:rsidR="00E57B7E">
        <w:rPr>
          <w:rFonts w:ascii="Times New Roman" w:hAnsi="Times New Roman" w:cs="Times New Roman"/>
        </w:rPr>
        <w:fldChar w:fldCharType="begin"/>
      </w:r>
      <w:r w:rsidR="00E57B7E">
        <w:rPr>
          <w:rFonts w:ascii="Times New Roman" w:hAnsi="Times New Roman" w:cs="Times New Roman"/>
        </w:rPr>
        <w:instrText xml:space="preserve"> ADDIN ZOTERO_ITEM CSL_CITATION {"citationID":"NCF0bRb6","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E57B7E">
        <w:rPr>
          <w:rFonts w:ascii="Times New Roman" w:hAnsi="Times New Roman" w:cs="Times New Roman"/>
        </w:rPr>
        <w:fldChar w:fldCharType="separate"/>
      </w:r>
      <w:r w:rsidR="00E57B7E">
        <w:rPr>
          <w:rFonts w:ascii="Times New Roman" w:hAnsi="Times New Roman" w:cs="Times New Roman"/>
          <w:noProof/>
        </w:rPr>
        <w:t>(Clark et al., 2014)</w:t>
      </w:r>
      <w:r w:rsidR="00E57B7E">
        <w:rPr>
          <w:rFonts w:ascii="Times New Roman" w:hAnsi="Times New Roman" w:cs="Times New Roman"/>
        </w:rPr>
        <w:fldChar w:fldCharType="end"/>
      </w:r>
      <w:r>
        <w:rPr>
          <w:rFonts w:ascii="Times New Roman" w:hAnsi="Times New Roman" w:cs="Times New Roman"/>
        </w:rPr>
        <w:t xml:space="preserve"> on normalized gene expression data.  The signatures were generated by comparing samples from each timepoint to the </w:t>
      </w:r>
      <w:r w:rsidR="000A55E7">
        <w:rPr>
          <w:rFonts w:ascii="Times New Roman" w:hAnsi="Times New Roman" w:cs="Times New Roman"/>
        </w:rPr>
        <w:t>pre-infection timepoint</w:t>
      </w:r>
      <w:r>
        <w:rPr>
          <w:rFonts w:ascii="Times New Roman" w:hAnsi="Times New Roman" w:cs="Times New Roman"/>
        </w:rPr>
        <w:t>.</w:t>
      </w:r>
    </w:p>
    <w:p w14:paraId="78F1E4C8" w14:textId="77777777" w:rsidR="0001355D" w:rsidRDefault="0001355D" w:rsidP="0060533A">
      <w:pPr>
        <w:jc w:val="both"/>
        <w:rPr>
          <w:rFonts w:ascii="Times New Roman" w:hAnsi="Times New Roman" w:cs="Times New Roman"/>
        </w:rPr>
      </w:pPr>
    </w:p>
    <w:p w14:paraId="72E2D6D2" w14:textId="03583466" w:rsidR="0001355D" w:rsidRPr="0001355D" w:rsidRDefault="0001355D" w:rsidP="0060533A">
      <w:pPr>
        <w:jc w:val="both"/>
        <w:rPr>
          <w:rFonts w:ascii="Times New Roman" w:hAnsi="Times New Roman" w:cs="Times New Roman"/>
          <w:b/>
        </w:rPr>
      </w:pPr>
      <w:r>
        <w:rPr>
          <w:rFonts w:ascii="Times New Roman" w:hAnsi="Times New Roman" w:cs="Times New Roman"/>
          <w:b/>
        </w:rPr>
        <w:t>Enrichment and small molecule identification</w:t>
      </w:r>
    </w:p>
    <w:p w14:paraId="1CFC0743" w14:textId="4503C3FF" w:rsidR="0060533A" w:rsidRPr="00240091" w:rsidRDefault="0060533A" w:rsidP="0060533A">
      <w:pPr>
        <w:jc w:val="both"/>
        <w:rPr>
          <w:rFonts w:ascii="Times New Roman" w:hAnsi="Times New Roman" w:cs="Times New Roman"/>
        </w:rPr>
      </w:pPr>
      <w:r>
        <w:rPr>
          <w:rFonts w:ascii="Times New Roman" w:hAnsi="Times New Roman" w:cs="Times New Roman"/>
        </w:rPr>
        <w:t>Enrichment analysis was performed on the top 500 most overexpressed and underexpressed genesets for each signature using Enrichr</w:t>
      </w:r>
      <w:r w:rsidR="0088763E">
        <w:rPr>
          <w:rFonts w:ascii="Times New Roman" w:hAnsi="Times New Roman" w:cs="Times New Roman"/>
        </w:rPr>
        <w:t xml:space="preserve"> </w:t>
      </w:r>
      <w:r w:rsidR="0088763E">
        <w:rPr>
          <w:rFonts w:ascii="Times New Roman" w:hAnsi="Times New Roman" w:cs="Times New Roman"/>
        </w:rPr>
        <w:fldChar w:fldCharType="begin"/>
      </w:r>
      <w:r w:rsidR="0088763E">
        <w:rPr>
          <w:rFonts w:ascii="Times New Roman" w:hAnsi="Times New Roman" w:cs="Times New Roman"/>
        </w:rPr>
        <w:instrText xml:space="preserve"> ADDIN ZOTERO_ITEM CSL_CITATION {"citationID":"VyBO9om6","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88763E">
        <w:rPr>
          <w:rFonts w:ascii="Times New Roman" w:hAnsi="Times New Roman" w:cs="Times New Roman"/>
        </w:rPr>
        <w:fldChar w:fldCharType="separate"/>
      </w:r>
      <w:r w:rsidR="0088763E">
        <w:rPr>
          <w:rFonts w:ascii="Times New Roman" w:hAnsi="Times New Roman" w:cs="Times New Roman"/>
          <w:noProof/>
        </w:rPr>
        <w:t>(Chen et al., 2013)</w:t>
      </w:r>
      <w:r w:rsidR="0088763E">
        <w:rPr>
          <w:rFonts w:ascii="Times New Roman" w:hAnsi="Times New Roman" w:cs="Times New Roman"/>
        </w:rPr>
        <w:fldChar w:fldCharType="end"/>
      </w:r>
      <w:r>
        <w:rPr>
          <w:rFonts w:ascii="Times New Roman" w:hAnsi="Times New Roman" w:cs="Times New Roman"/>
        </w:rPr>
        <w:t>.  Small molecule identification was performed on the complete gene expression signatures using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sidR="0088763E">
        <w:rPr>
          <w:rFonts w:ascii="Times New Roman" w:hAnsi="Times New Roman" w:cs="Times New Roman"/>
        </w:rPr>
        <w:t xml:space="preserve"> </w:t>
      </w:r>
      <w:r w:rsidR="000A55E7">
        <w:rPr>
          <w:rFonts w:ascii="Times New Roman" w:hAnsi="Times New Roman" w:cs="Times New Roman"/>
        </w:rPr>
        <w:fldChar w:fldCharType="begin"/>
      </w:r>
      <w:r w:rsidR="000A55E7">
        <w:rPr>
          <w:rFonts w:ascii="Times New Roman" w:hAnsi="Times New Roman" w:cs="Times New Roman"/>
        </w:rPr>
        <w:instrText xml:space="preserve"> ADDIN ZOTERO_ITEM CSL_CITATION {"citationID":"MDuIW9rx","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0A55E7">
        <w:rPr>
          <w:rFonts w:ascii="Times New Roman" w:hAnsi="Times New Roman" w:cs="Times New Roman"/>
        </w:rPr>
        <w:fldChar w:fldCharType="separate"/>
      </w:r>
      <w:r w:rsidR="000A55E7">
        <w:rPr>
          <w:rFonts w:ascii="Times New Roman" w:hAnsi="Times New Roman" w:cs="Times New Roman"/>
          <w:noProof/>
        </w:rPr>
        <w:t>(Duan et al., 2016)</w:t>
      </w:r>
      <w:r w:rsidR="000A55E7">
        <w:rPr>
          <w:rFonts w:ascii="Times New Roman" w:hAnsi="Times New Roman" w:cs="Times New Roman"/>
        </w:rPr>
        <w:fldChar w:fldCharType="end"/>
      </w:r>
      <w:r>
        <w:rPr>
          <w:rFonts w:ascii="Times New Roman" w:hAnsi="Times New Roman" w:cs="Times New Roman"/>
        </w:rPr>
        <w:t>.</w:t>
      </w:r>
    </w:p>
    <w:p w14:paraId="43A298B0" w14:textId="77777777" w:rsidR="00B35C15" w:rsidRDefault="00B35C15" w:rsidP="002A5B61">
      <w:pPr>
        <w:jc w:val="both"/>
        <w:rPr>
          <w:rFonts w:ascii="Times New Roman" w:hAnsi="Times New Roman" w:cs="Times New Roman"/>
        </w:rPr>
      </w:pPr>
    </w:p>
    <w:p w14:paraId="4FC87EDA" w14:textId="59B74A5C" w:rsidR="00B35C15" w:rsidRPr="00B35C15" w:rsidRDefault="00B35C15" w:rsidP="002A5B61">
      <w:pPr>
        <w:jc w:val="both"/>
        <w:rPr>
          <w:rFonts w:ascii="Times New Roman" w:hAnsi="Times New Roman" w:cs="Times New Roman"/>
          <w:b/>
          <w:sz w:val="30"/>
          <w:szCs w:val="30"/>
        </w:rPr>
      </w:pPr>
      <w:r>
        <w:rPr>
          <w:rFonts w:ascii="Times New Roman" w:hAnsi="Times New Roman" w:cs="Times New Roman"/>
          <w:b/>
          <w:sz w:val="30"/>
          <w:szCs w:val="30"/>
        </w:rPr>
        <w:t>References</w:t>
      </w:r>
    </w:p>
    <w:p w14:paraId="7E0275EE" w14:textId="77777777" w:rsidR="00B35C15" w:rsidRDefault="00B35C15" w:rsidP="002A5B61">
      <w:pPr>
        <w:jc w:val="both"/>
        <w:rPr>
          <w:rFonts w:ascii="Times New Roman" w:hAnsi="Times New Roman" w:cs="Times New Roman"/>
        </w:rPr>
      </w:pPr>
    </w:p>
    <w:p w14:paraId="33CB947B" w14:textId="77777777" w:rsidR="00D90E7B" w:rsidRPr="00D90E7B" w:rsidRDefault="00B35C15" w:rsidP="00D90E7B">
      <w:pPr>
        <w:pStyle w:val="Bibliography"/>
        <w:rPr>
          <w:rFonts w:ascii="Times New Roman" w:hAnsi="Times New Roman" w:cs="Times New Roman"/>
        </w:rPr>
      </w:pPr>
      <w:r>
        <w:fldChar w:fldCharType="begin"/>
      </w:r>
      <w:r w:rsidR="00D90E7B">
        <w:instrText xml:space="preserve"> ADDIN ZOTERO_BIBL {"custom":[]} CSL_BIBLIOGRAPHY </w:instrText>
      </w:r>
      <w:r>
        <w:fldChar w:fldCharType="separate"/>
      </w:r>
      <w:r w:rsidR="00D90E7B" w:rsidRPr="00D90E7B">
        <w:rPr>
          <w:rFonts w:ascii="Times New Roman" w:hAnsi="Times New Roman" w:cs="Times New Roman"/>
        </w:rPr>
        <w:t xml:space="preserve">Bolstad, B.M., Irizarry, R.A., Astrand, M., and Speed, T.P. (2003). A comparison of normalization methods for high density oligonucleotide array data based on variance and bias. Bioinforma. Oxf. Engl. </w:t>
      </w:r>
      <w:r w:rsidR="00D90E7B" w:rsidRPr="00D90E7B">
        <w:rPr>
          <w:rFonts w:ascii="Times New Roman" w:hAnsi="Times New Roman" w:cs="Times New Roman"/>
          <w:i/>
          <w:iCs/>
        </w:rPr>
        <w:t>19</w:t>
      </w:r>
      <w:r w:rsidR="00D90E7B" w:rsidRPr="00D90E7B">
        <w:rPr>
          <w:rFonts w:ascii="Times New Roman" w:hAnsi="Times New Roman" w:cs="Times New Roman"/>
        </w:rPr>
        <w:t>, 185–193.</w:t>
      </w:r>
      <w:bookmarkStart w:id="0" w:name="_GoBack"/>
      <w:bookmarkEnd w:id="0"/>
    </w:p>
    <w:p w14:paraId="240BF9A5"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Bray, N.L., Pimentel, H., Melsted, P., and Pachter, L. (2016). Near-optimal probabilistic RNA-seq quantification. Nat. Biotechnol. </w:t>
      </w:r>
      <w:r w:rsidRPr="00D90E7B">
        <w:rPr>
          <w:rFonts w:ascii="Times New Roman" w:hAnsi="Times New Roman" w:cs="Times New Roman"/>
          <w:i/>
          <w:iCs/>
        </w:rPr>
        <w:t>34</w:t>
      </w:r>
      <w:r w:rsidRPr="00D90E7B">
        <w:rPr>
          <w:rFonts w:ascii="Times New Roman" w:hAnsi="Times New Roman" w:cs="Times New Roman"/>
        </w:rPr>
        <w:t>, 525–527.</w:t>
      </w:r>
    </w:p>
    <w:p w14:paraId="7A74E2F0"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Carlson, H.A., Masukawa, K.M., Rubins, K., Bushman, F.D., Jorgensen, W.L., Lins, R.D., Briggs, J.M., and McCammon, J.A. (2000). Developing a dynamic pharmacophore model for HIV-1 integrase. J. Med. Chem. </w:t>
      </w:r>
      <w:r w:rsidRPr="00D90E7B">
        <w:rPr>
          <w:rFonts w:ascii="Times New Roman" w:hAnsi="Times New Roman" w:cs="Times New Roman"/>
          <w:i/>
          <w:iCs/>
        </w:rPr>
        <w:t>43</w:t>
      </w:r>
      <w:r w:rsidRPr="00D90E7B">
        <w:rPr>
          <w:rFonts w:ascii="Times New Roman" w:hAnsi="Times New Roman" w:cs="Times New Roman"/>
        </w:rPr>
        <w:t>, 2100–2114.</w:t>
      </w:r>
    </w:p>
    <w:p w14:paraId="713313A3"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Chaves Valadão, A.L., Abreu, C.M., Dias, J.Z., Arantes, P., Verli, H., Tanuri, A., and de Aguiar, R.S. (2015). Natural Plant Alkaloid (Emetine) Inhibits HIV-1 Replication by Interfering with Reverse Transcriptase Activity. Mol. Basel Switz. </w:t>
      </w:r>
      <w:r w:rsidRPr="00D90E7B">
        <w:rPr>
          <w:rFonts w:ascii="Times New Roman" w:hAnsi="Times New Roman" w:cs="Times New Roman"/>
          <w:i/>
          <w:iCs/>
        </w:rPr>
        <w:t>20</w:t>
      </w:r>
      <w:r w:rsidRPr="00D90E7B">
        <w:rPr>
          <w:rFonts w:ascii="Times New Roman" w:hAnsi="Times New Roman" w:cs="Times New Roman"/>
        </w:rPr>
        <w:t>, 11474–11489.</w:t>
      </w:r>
    </w:p>
    <w:p w14:paraId="4F853732"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Chen, E.Y., Tan, C.M., Kou, Y., Duan, Q., Wang, Z., Meirelles, G.V., Clark, N.R., and Ma’ayan, A. (2013). Enrichr: interactive and collaborative HTML5 gene list enrichment analysis tool. BMC Bioinformatics </w:t>
      </w:r>
      <w:r w:rsidRPr="00D90E7B">
        <w:rPr>
          <w:rFonts w:ascii="Times New Roman" w:hAnsi="Times New Roman" w:cs="Times New Roman"/>
          <w:i/>
          <w:iCs/>
        </w:rPr>
        <w:t>14</w:t>
      </w:r>
      <w:r w:rsidRPr="00D90E7B">
        <w:rPr>
          <w:rFonts w:ascii="Times New Roman" w:hAnsi="Times New Roman" w:cs="Times New Roman"/>
        </w:rPr>
        <w:t>, 128.</w:t>
      </w:r>
    </w:p>
    <w:p w14:paraId="44A3510E"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Clark, N.R., Hu, K.S., Feldmann, A.S., Kou, Y., Chen, E.Y., Duan, Q., and Ma’ayan, A. (2014). The characteristic direction: a geometrical approach to identify differentially expressed genes. BMC Bioinformatics </w:t>
      </w:r>
      <w:r w:rsidRPr="00D90E7B">
        <w:rPr>
          <w:rFonts w:ascii="Times New Roman" w:hAnsi="Times New Roman" w:cs="Times New Roman"/>
          <w:i/>
          <w:iCs/>
        </w:rPr>
        <w:t>15</w:t>
      </w:r>
      <w:r w:rsidRPr="00D90E7B">
        <w:rPr>
          <w:rFonts w:ascii="Times New Roman" w:hAnsi="Times New Roman" w:cs="Times New Roman"/>
        </w:rPr>
        <w:t>, 79.</w:t>
      </w:r>
    </w:p>
    <w:p w14:paraId="48696266"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Duan, Q., Reid, S.P., Clark, N.R., Wang, Z., Fernandez, N.F., Rouillard, A.D., Readhead, B., Tritsch, S.R., Hodos, R., Hafner, M., et al. (2016). L1000CDS2: LINCS L1000 characteristic direction signatures search engine. Npj Syst. Biol. Appl. </w:t>
      </w:r>
      <w:r w:rsidRPr="00D90E7B">
        <w:rPr>
          <w:rFonts w:ascii="Times New Roman" w:hAnsi="Times New Roman" w:cs="Times New Roman"/>
          <w:i/>
          <w:iCs/>
        </w:rPr>
        <w:t>2</w:t>
      </w:r>
      <w:r w:rsidRPr="00D90E7B">
        <w:rPr>
          <w:rFonts w:ascii="Times New Roman" w:hAnsi="Times New Roman" w:cs="Times New Roman"/>
        </w:rPr>
        <w:t>, 16015.</w:t>
      </w:r>
    </w:p>
    <w:p w14:paraId="0DF0B481"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http://amp.pharm.mssm.edu/clustergrammer/ Clustergrammer.</w:t>
      </w:r>
    </w:p>
    <w:p w14:paraId="66497D59"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Leek, J.T., Johnson, W.E., Parker, H.S., Jaffe, A.E., and Storey, J.D. (2012). The sva package for removing batch effects and other unwanted variation in high-throughput experiments. Bioinforma. Oxf. Engl. </w:t>
      </w:r>
      <w:r w:rsidRPr="00D90E7B">
        <w:rPr>
          <w:rFonts w:ascii="Times New Roman" w:hAnsi="Times New Roman" w:cs="Times New Roman"/>
          <w:i/>
          <w:iCs/>
        </w:rPr>
        <w:t>28</w:t>
      </w:r>
      <w:r w:rsidRPr="00D90E7B">
        <w:rPr>
          <w:rFonts w:ascii="Times New Roman" w:hAnsi="Times New Roman" w:cs="Times New Roman"/>
        </w:rPr>
        <w:t>, 882–883.</w:t>
      </w:r>
    </w:p>
    <w:p w14:paraId="2C5A99EC"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Love, M.I., Huber, W., and Anders, S. (2014). Moderated estimation of fold change and dispersion for RNA-seq data with DESeq2. Genome Biol. </w:t>
      </w:r>
      <w:r w:rsidRPr="00D90E7B">
        <w:rPr>
          <w:rFonts w:ascii="Times New Roman" w:hAnsi="Times New Roman" w:cs="Times New Roman"/>
          <w:i/>
          <w:iCs/>
        </w:rPr>
        <w:t>15</w:t>
      </w:r>
      <w:r w:rsidRPr="00D90E7B">
        <w:rPr>
          <w:rFonts w:ascii="Times New Roman" w:hAnsi="Times New Roman" w:cs="Times New Roman"/>
        </w:rPr>
        <w:t>, 550.</w:t>
      </w:r>
    </w:p>
    <w:p w14:paraId="2ACFBD5D" w14:textId="77777777" w:rsidR="00D90E7B" w:rsidRPr="00D90E7B" w:rsidRDefault="00D90E7B" w:rsidP="00D90E7B">
      <w:pPr>
        <w:pStyle w:val="Bibliography"/>
        <w:rPr>
          <w:rFonts w:ascii="Times New Roman" w:hAnsi="Times New Roman" w:cs="Times New Roman"/>
        </w:rPr>
      </w:pPr>
      <w:r w:rsidRPr="00D90E7B">
        <w:rPr>
          <w:rFonts w:ascii="Times New Roman" w:hAnsi="Times New Roman" w:cs="Times New Roman"/>
        </w:rPr>
        <w:t xml:space="preserve">de Wispelaere, M., Carocci, M., Liang, Y., Liu, Q., Sun, E., Vetter, M.L., Wang, J., Gray, N.S., and Yang, P.L. (2017). Discovery of host-targeted covalent inhibitors of dengue virus. Antiviral Res. </w:t>
      </w:r>
      <w:r w:rsidRPr="00D90E7B">
        <w:rPr>
          <w:rFonts w:ascii="Times New Roman" w:hAnsi="Times New Roman" w:cs="Times New Roman"/>
          <w:i/>
          <w:iCs/>
        </w:rPr>
        <w:t>139</w:t>
      </w:r>
      <w:r w:rsidRPr="00D90E7B">
        <w:rPr>
          <w:rFonts w:ascii="Times New Roman" w:hAnsi="Times New Roman" w:cs="Times New Roman"/>
        </w:rPr>
        <w:t>, 171–179.</w:t>
      </w:r>
    </w:p>
    <w:p w14:paraId="4030EC93" w14:textId="25723794" w:rsidR="00B35C15" w:rsidRPr="001D3540" w:rsidRDefault="00B35C15" w:rsidP="00472CF9">
      <w:pPr>
        <w:pStyle w:val="Bibliography"/>
        <w:rPr>
          <w:rFonts w:ascii="Times New Roman" w:hAnsi="Times New Roman" w:cs="Times New Roman"/>
        </w:rPr>
      </w:pPr>
      <w:r>
        <w:rPr>
          <w:rFonts w:ascii="Times New Roman" w:hAnsi="Times New Roman" w:cs="Times New Roman"/>
        </w:rPr>
        <w:fldChar w:fldCharType="end"/>
      </w:r>
    </w:p>
    <w:sectPr w:rsidR="00B35C15" w:rsidRPr="001D3540" w:rsidSect="007D7E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E22264"/>
    <w:multiLevelType w:val="hybridMultilevel"/>
    <w:tmpl w:val="5A9802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DF5153"/>
    <w:multiLevelType w:val="hybridMultilevel"/>
    <w:tmpl w:val="48B0F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A93"/>
    <w:rsid w:val="00007931"/>
    <w:rsid w:val="0001355D"/>
    <w:rsid w:val="000424C4"/>
    <w:rsid w:val="000650B9"/>
    <w:rsid w:val="0007286D"/>
    <w:rsid w:val="0009146C"/>
    <w:rsid w:val="000925AE"/>
    <w:rsid w:val="0009794D"/>
    <w:rsid w:val="000A54ED"/>
    <w:rsid w:val="000A55E7"/>
    <w:rsid w:val="000A6913"/>
    <w:rsid w:val="000A6E9D"/>
    <w:rsid w:val="000B043C"/>
    <w:rsid w:val="000D7A46"/>
    <w:rsid w:val="001118F2"/>
    <w:rsid w:val="00112CD9"/>
    <w:rsid w:val="00112D24"/>
    <w:rsid w:val="00115825"/>
    <w:rsid w:val="001224B6"/>
    <w:rsid w:val="00133311"/>
    <w:rsid w:val="00136FB8"/>
    <w:rsid w:val="00166540"/>
    <w:rsid w:val="001A48AD"/>
    <w:rsid w:val="001A6CA3"/>
    <w:rsid w:val="001C2021"/>
    <w:rsid w:val="001D1119"/>
    <w:rsid w:val="001D3540"/>
    <w:rsid w:val="001E0BAE"/>
    <w:rsid w:val="002060F8"/>
    <w:rsid w:val="00211A98"/>
    <w:rsid w:val="002178FE"/>
    <w:rsid w:val="002215B8"/>
    <w:rsid w:val="00262903"/>
    <w:rsid w:val="00277613"/>
    <w:rsid w:val="0028122F"/>
    <w:rsid w:val="00292AA8"/>
    <w:rsid w:val="002A5B61"/>
    <w:rsid w:val="002B3B13"/>
    <w:rsid w:val="002C227D"/>
    <w:rsid w:val="002D470D"/>
    <w:rsid w:val="002D5D86"/>
    <w:rsid w:val="002E4863"/>
    <w:rsid w:val="002E5A84"/>
    <w:rsid w:val="002E7767"/>
    <w:rsid w:val="0030497F"/>
    <w:rsid w:val="003064CE"/>
    <w:rsid w:val="00323BFC"/>
    <w:rsid w:val="003353F7"/>
    <w:rsid w:val="003620CD"/>
    <w:rsid w:val="00363F23"/>
    <w:rsid w:val="00365638"/>
    <w:rsid w:val="003756C3"/>
    <w:rsid w:val="003870C6"/>
    <w:rsid w:val="003A56D0"/>
    <w:rsid w:val="003A74D2"/>
    <w:rsid w:val="003B7062"/>
    <w:rsid w:val="003F14B3"/>
    <w:rsid w:val="003F1FF1"/>
    <w:rsid w:val="003F703E"/>
    <w:rsid w:val="0040205F"/>
    <w:rsid w:val="0040687E"/>
    <w:rsid w:val="00440E98"/>
    <w:rsid w:val="0044216C"/>
    <w:rsid w:val="00446905"/>
    <w:rsid w:val="00447DC4"/>
    <w:rsid w:val="00451EED"/>
    <w:rsid w:val="00465DDF"/>
    <w:rsid w:val="00472CF9"/>
    <w:rsid w:val="00473B40"/>
    <w:rsid w:val="00486B30"/>
    <w:rsid w:val="00491089"/>
    <w:rsid w:val="004A5DF9"/>
    <w:rsid w:val="004B141E"/>
    <w:rsid w:val="004B46A4"/>
    <w:rsid w:val="004C5FA3"/>
    <w:rsid w:val="004D1F30"/>
    <w:rsid w:val="004D6989"/>
    <w:rsid w:val="004E0EE3"/>
    <w:rsid w:val="00502EF5"/>
    <w:rsid w:val="00512D37"/>
    <w:rsid w:val="00513C05"/>
    <w:rsid w:val="005459D1"/>
    <w:rsid w:val="005529C5"/>
    <w:rsid w:val="00561BC1"/>
    <w:rsid w:val="00570E6A"/>
    <w:rsid w:val="00581567"/>
    <w:rsid w:val="005E3D75"/>
    <w:rsid w:val="005F017E"/>
    <w:rsid w:val="005F7B13"/>
    <w:rsid w:val="006050CA"/>
    <w:rsid w:val="0060533A"/>
    <w:rsid w:val="006122D9"/>
    <w:rsid w:val="00616A92"/>
    <w:rsid w:val="00646AE4"/>
    <w:rsid w:val="006754CE"/>
    <w:rsid w:val="0068212F"/>
    <w:rsid w:val="00685012"/>
    <w:rsid w:val="0068770D"/>
    <w:rsid w:val="00695954"/>
    <w:rsid w:val="00697D2E"/>
    <w:rsid w:val="006A380A"/>
    <w:rsid w:val="006B6DF2"/>
    <w:rsid w:val="0071288C"/>
    <w:rsid w:val="00723B50"/>
    <w:rsid w:val="00736B3E"/>
    <w:rsid w:val="007700B6"/>
    <w:rsid w:val="00787298"/>
    <w:rsid w:val="007904F3"/>
    <w:rsid w:val="007A1581"/>
    <w:rsid w:val="007B1E68"/>
    <w:rsid w:val="007C2EE3"/>
    <w:rsid w:val="007C6138"/>
    <w:rsid w:val="007D7E7E"/>
    <w:rsid w:val="007F41F6"/>
    <w:rsid w:val="007F5DC3"/>
    <w:rsid w:val="00813ECD"/>
    <w:rsid w:val="00827379"/>
    <w:rsid w:val="0086117B"/>
    <w:rsid w:val="00873CA9"/>
    <w:rsid w:val="008751B6"/>
    <w:rsid w:val="00886DB6"/>
    <w:rsid w:val="0088763E"/>
    <w:rsid w:val="00887B7E"/>
    <w:rsid w:val="008A4981"/>
    <w:rsid w:val="008B4A7D"/>
    <w:rsid w:val="008B5A93"/>
    <w:rsid w:val="008C2C5E"/>
    <w:rsid w:val="008C32AE"/>
    <w:rsid w:val="008E40D3"/>
    <w:rsid w:val="008F318B"/>
    <w:rsid w:val="00911F68"/>
    <w:rsid w:val="009415BE"/>
    <w:rsid w:val="009717EA"/>
    <w:rsid w:val="00985A7A"/>
    <w:rsid w:val="009974AD"/>
    <w:rsid w:val="009B46C2"/>
    <w:rsid w:val="009C69A2"/>
    <w:rsid w:val="009C71DF"/>
    <w:rsid w:val="009E6DFB"/>
    <w:rsid w:val="00A0213E"/>
    <w:rsid w:val="00A05A3B"/>
    <w:rsid w:val="00A10F95"/>
    <w:rsid w:val="00A20B63"/>
    <w:rsid w:val="00A35A19"/>
    <w:rsid w:val="00A85004"/>
    <w:rsid w:val="00A95EC0"/>
    <w:rsid w:val="00AA1545"/>
    <w:rsid w:val="00AB7D0A"/>
    <w:rsid w:val="00AC516E"/>
    <w:rsid w:val="00AF432A"/>
    <w:rsid w:val="00B0105A"/>
    <w:rsid w:val="00B018B1"/>
    <w:rsid w:val="00B1167A"/>
    <w:rsid w:val="00B3172F"/>
    <w:rsid w:val="00B33DB2"/>
    <w:rsid w:val="00B35C15"/>
    <w:rsid w:val="00B63CFA"/>
    <w:rsid w:val="00B72D32"/>
    <w:rsid w:val="00B74574"/>
    <w:rsid w:val="00B8366E"/>
    <w:rsid w:val="00B8385F"/>
    <w:rsid w:val="00BA318F"/>
    <w:rsid w:val="00BA3EF2"/>
    <w:rsid w:val="00BA611F"/>
    <w:rsid w:val="00BB76D0"/>
    <w:rsid w:val="00BD242E"/>
    <w:rsid w:val="00C13AE0"/>
    <w:rsid w:val="00C1719B"/>
    <w:rsid w:val="00C17D27"/>
    <w:rsid w:val="00C456FC"/>
    <w:rsid w:val="00C605AF"/>
    <w:rsid w:val="00C67DCE"/>
    <w:rsid w:val="00C7161C"/>
    <w:rsid w:val="00C908CF"/>
    <w:rsid w:val="00CA6CDB"/>
    <w:rsid w:val="00CB2698"/>
    <w:rsid w:val="00CB77A3"/>
    <w:rsid w:val="00CC0EE9"/>
    <w:rsid w:val="00CC7E57"/>
    <w:rsid w:val="00CD599C"/>
    <w:rsid w:val="00CE091B"/>
    <w:rsid w:val="00D04274"/>
    <w:rsid w:val="00D16C71"/>
    <w:rsid w:val="00D46DC1"/>
    <w:rsid w:val="00D723E5"/>
    <w:rsid w:val="00D72ADA"/>
    <w:rsid w:val="00D90E7B"/>
    <w:rsid w:val="00DA03CB"/>
    <w:rsid w:val="00DE0C5B"/>
    <w:rsid w:val="00DE5A15"/>
    <w:rsid w:val="00DE7CD1"/>
    <w:rsid w:val="00DF1E02"/>
    <w:rsid w:val="00DF51F2"/>
    <w:rsid w:val="00E51F89"/>
    <w:rsid w:val="00E55DDC"/>
    <w:rsid w:val="00E57B7E"/>
    <w:rsid w:val="00E712CE"/>
    <w:rsid w:val="00EA183D"/>
    <w:rsid w:val="00EB0A61"/>
    <w:rsid w:val="00EB3978"/>
    <w:rsid w:val="00EB4D57"/>
    <w:rsid w:val="00EC7029"/>
    <w:rsid w:val="00ED5E26"/>
    <w:rsid w:val="00EE1C34"/>
    <w:rsid w:val="00F01678"/>
    <w:rsid w:val="00F168FB"/>
    <w:rsid w:val="00F22D00"/>
    <w:rsid w:val="00F33ECC"/>
    <w:rsid w:val="00F34627"/>
    <w:rsid w:val="00F34A22"/>
    <w:rsid w:val="00F444CD"/>
    <w:rsid w:val="00F614E3"/>
    <w:rsid w:val="00F64610"/>
    <w:rsid w:val="00F674EC"/>
    <w:rsid w:val="00F809EB"/>
    <w:rsid w:val="00F87876"/>
    <w:rsid w:val="00F9121E"/>
    <w:rsid w:val="00FB2C72"/>
    <w:rsid w:val="00FD2036"/>
    <w:rsid w:val="00FE2547"/>
    <w:rsid w:val="00FF71A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484C0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A92"/>
    <w:pPr>
      <w:ind w:left="720"/>
      <w:contextualSpacing/>
    </w:pPr>
  </w:style>
  <w:style w:type="paragraph" w:styleId="Bibliography">
    <w:name w:val="Bibliography"/>
    <w:basedOn w:val="Normal"/>
    <w:next w:val="Normal"/>
    <w:uiPriority w:val="37"/>
    <w:unhideWhenUsed/>
    <w:rsid w:val="00B35C15"/>
    <w:pPr>
      <w:tabs>
        <w:tab w:val="left" w:pos="26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510505">
      <w:bodyDiv w:val="1"/>
      <w:marLeft w:val="0"/>
      <w:marRight w:val="0"/>
      <w:marTop w:val="0"/>
      <w:marBottom w:val="0"/>
      <w:divBdr>
        <w:top w:val="none" w:sz="0" w:space="0" w:color="auto"/>
        <w:left w:val="none" w:sz="0" w:space="0" w:color="auto"/>
        <w:bottom w:val="none" w:sz="0" w:space="0" w:color="auto"/>
        <w:right w:val="none" w:sz="0" w:space="0" w:color="auto"/>
      </w:divBdr>
    </w:div>
    <w:div w:id="505898625">
      <w:bodyDiv w:val="1"/>
      <w:marLeft w:val="0"/>
      <w:marRight w:val="0"/>
      <w:marTop w:val="0"/>
      <w:marBottom w:val="0"/>
      <w:divBdr>
        <w:top w:val="none" w:sz="0" w:space="0" w:color="auto"/>
        <w:left w:val="none" w:sz="0" w:space="0" w:color="auto"/>
        <w:bottom w:val="none" w:sz="0" w:space="0" w:color="auto"/>
        <w:right w:val="none" w:sz="0" w:space="0" w:color="auto"/>
      </w:divBdr>
    </w:div>
    <w:div w:id="1046636314">
      <w:bodyDiv w:val="1"/>
      <w:marLeft w:val="0"/>
      <w:marRight w:val="0"/>
      <w:marTop w:val="0"/>
      <w:marBottom w:val="0"/>
      <w:divBdr>
        <w:top w:val="none" w:sz="0" w:space="0" w:color="auto"/>
        <w:left w:val="none" w:sz="0" w:space="0" w:color="auto"/>
        <w:bottom w:val="none" w:sz="0" w:space="0" w:color="auto"/>
        <w:right w:val="none" w:sz="0" w:space="0" w:color="auto"/>
      </w:divBdr>
    </w:div>
    <w:div w:id="1327709349">
      <w:bodyDiv w:val="1"/>
      <w:marLeft w:val="0"/>
      <w:marRight w:val="0"/>
      <w:marTop w:val="0"/>
      <w:marBottom w:val="0"/>
      <w:divBdr>
        <w:top w:val="none" w:sz="0" w:space="0" w:color="auto"/>
        <w:left w:val="none" w:sz="0" w:space="0" w:color="auto"/>
        <w:bottom w:val="none" w:sz="0" w:space="0" w:color="auto"/>
        <w:right w:val="none" w:sz="0" w:space="0" w:color="auto"/>
      </w:divBdr>
    </w:div>
    <w:div w:id="18778149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8</Pages>
  <Words>9378</Words>
  <Characters>53459</Characters>
  <Application>Microsoft Macintosh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torre.94@gmail.com</dc:creator>
  <cp:keywords/>
  <dc:description/>
  <cp:lastModifiedBy>den.torre.94@gmail.com</cp:lastModifiedBy>
  <cp:revision>101</cp:revision>
  <dcterms:created xsi:type="dcterms:W3CDTF">2017-02-25T02:11:00Z</dcterms:created>
  <dcterms:modified xsi:type="dcterms:W3CDTF">2017-03-0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XLYeOSs"/&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